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F2BD392" w14:textId="77777777" w:rsidR="00756233" w:rsidRPr="00EE7E27" w:rsidRDefault="00756233" w:rsidP="005449EC">
      <w:pPr>
        <w:spacing w:line="276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0F6128DF" w14:textId="77777777" w:rsidR="00756233" w:rsidRPr="00EE7E27" w:rsidRDefault="00756233" w:rsidP="005449EC">
      <w:pPr>
        <w:spacing w:line="276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1D92E2AD" w14:textId="0F073DFD" w:rsidR="006040FA" w:rsidRDefault="007268CC" w:rsidP="005449EC">
      <w:pPr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Material and Methods</w:t>
      </w:r>
    </w:p>
    <w:p w14:paraId="2D517B4E" w14:textId="77777777" w:rsidR="007268CC" w:rsidRDefault="007268CC" w:rsidP="005449EC">
      <w:pPr>
        <w:spacing w:line="276" w:lineRule="auto"/>
        <w:rPr>
          <w:lang w:val="en-GB"/>
        </w:rPr>
      </w:pPr>
    </w:p>
    <w:p w14:paraId="23E1C530" w14:textId="0AC14AD2" w:rsidR="007268CC" w:rsidRDefault="007268CC" w:rsidP="005449EC">
      <w:pPr>
        <w:pStyle w:val="TAMainText"/>
        <w:spacing w:line="276" w:lineRule="auto"/>
        <w:ind w:firstLine="0"/>
        <w:rPr>
          <w:lang w:val="en-GB"/>
        </w:rPr>
      </w:pPr>
      <w:r w:rsidRPr="00567284">
        <w:rPr>
          <w:b/>
          <w:lang w:val="en-GB"/>
        </w:rPr>
        <w:t>Compound specific isotope analysis</w:t>
      </w:r>
      <w:r w:rsidR="005449EC">
        <w:rPr>
          <w:b/>
          <w:lang w:val="en-GB"/>
        </w:rPr>
        <w:t xml:space="preserve">. </w:t>
      </w:r>
      <w:r w:rsidRPr="00567284">
        <w:rPr>
          <w:lang w:val="en-GB"/>
        </w:rPr>
        <w:t xml:space="preserve">To account for carbon added during derivatization and variability of isotope fractionation during analysis, we also derivatized and analysed a mixture of pure </w:t>
      </w:r>
      <w:r w:rsidR="00C17CAB">
        <w:rPr>
          <w:lang w:val="en-GB"/>
        </w:rPr>
        <w:t>amino acids (</w:t>
      </w:r>
      <w:r>
        <w:rPr>
          <w:lang w:val="en-GB"/>
        </w:rPr>
        <w:t>AA</w:t>
      </w:r>
      <w:r w:rsidRPr="00567284">
        <w:rPr>
          <w:lang w:val="en-GB"/>
        </w:rPr>
        <w:t>s</w:t>
      </w:r>
      <w:r w:rsidR="00C17CAB">
        <w:rPr>
          <w:lang w:val="en-GB"/>
        </w:rPr>
        <w:t>)</w:t>
      </w:r>
      <w:r w:rsidRPr="00567284">
        <w:rPr>
          <w:lang w:val="en-GB"/>
        </w:rPr>
        <w:t xml:space="preserve"> with known δ</w:t>
      </w:r>
      <w:r w:rsidRPr="00567284">
        <w:rPr>
          <w:vertAlign w:val="superscript"/>
          <w:lang w:val="en-GB"/>
        </w:rPr>
        <w:t>13</w:t>
      </w:r>
      <w:r w:rsidRPr="00567284">
        <w:rPr>
          <w:lang w:val="en-GB"/>
        </w:rPr>
        <w:t xml:space="preserve">C values. The accuracy and precision of the instrument were also determined daily by measuring this </w:t>
      </w:r>
      <w:r>
        <w:rPr>
          <w:lang w:val="en-GB"/>
        </w:rPr>
        <w:t>AA</w:t>
      </w:r>
      <w:r w:rsidRPr="00567284">
        <w:rPr>
          <w:lang w:val="en-GB"/>
        </w:rPr>
        <w:t xml:space="preserve"> reference mixture between samples. Nor-leucine (</w:t>
      </w:r>
      <w:proofErr w:type="spellStart"/>
      <w:r w:rsidRPr="00567284">
        <w:rPr>
          <w:lang w:val="en-GB"/>
        </w:rPr>
        <w:t>Nle</w:t>
      </w:r>
      <w:proofErr w:type="spellEnd"/>
      <w:r w:rsidRPr="00567284">
        <w:rPr>
          <w:lang w:val="en-GB"/>
        </w:rPr>
        <w:t xml:space="preserve">) was added to each sample before derivation as an internal standard. The samples and reference mixture were stored up to 2 months at -20ºC before isotope analysis. At Leibniz Laboratory at Kiel University, the </w:t>
      </w:r>
      <w:r>
        <w:rPr>
          <w:lang w:val="en-GB"/>
        </w:rPr>
        <w:t>AA</w:t>
      </w:r>
      <w:r w:rsidRPr="00567284">
        <w:rPr>
          <w:lang w:val="en-GB"/>
        </w:rPr>
        <w:t xml:space="preserve"> derivatives were injected with an autosampler into an Agilent Single Taper Ultra Inert Liner set at 280ºC and separated on a Varian VF-35ms GC column (30 m length, 0.32 mm inner diameter and 1.00 µm film thickness) installed on an Agilent 6890N gas chromatograph (GC). GC conditions were set as follows to optimize peak separation and shape: initial temperature at 80°C held for 1 min; ramped to 135°C at 20°C min</w:t>
      </w:r>
      <w:r w:rsidRPr="00567284">
        <w:rPr>
          <w:vertAlign w:val="superscript"/>
          <w:lang w:val="en-GB"/>
        </w:rPr>
        <w:t>-1</w:t>
      </w:r>
      <w:r w:rsidRPr="00567284">
        <w:rPr>
          <w:lang w:val="en-GB"/>
        </w:rPr>
        <w:t>; ramped to 160°C at 5°C min</w:t>
      </w:r>
      <w:r w:rsidRPr="00567284">
        <w:rPr>
          <w:vertAlign w:val="superscript"/>
          <w:lang w:val="en-GB"/>
        </w:rPr>
        <w:t>-1</w:t>
      </w:r>
      <w:r w:rsidRPr="00567284">
        <w:rPr>
          <w:lang w:val="en-GB"/>
        </w:rPr>
        <w:t>,</w:t>
      </w:r>
      <w:r w:rsidRPr="00567284">
        <w:rPr>
          <w:vertAlign w:val="superscript"/>
          <w:lang w:val="en-GB"/>
        </w:rPr>
        <w:t xml:space="preserve"> </w:t>
      </w:r>
      <w:r w:rsidRPr="00567284">
        <w:rPr>
          <w:lang w:val="en-GB"/>
        </w:rPr>
        <w:t>held for 3min; then ramped to 300°C at 8°C min</w:t>
      </w:r>
      <w:r w:rsidRPr="00567284">
        <w:rPr>
          <w:vertAlign w:val="superscript"/>
          <w:lang w:val="en-GB"/>
        </w:rPr>
        <w:t>-1</w:t>
      </w:r>
      <w:r w:rsidRPr="00567284">
        <w:rPr>
          <w:lang w:val="en-GB"/>
        </w:rPr>
        <w:t xml:space="preserve"> and held for additional 3 min. The separated </w:t>
      </w:r>
      <w:r>
        <w:rPr>
          <w:lang w:val="en-GB"/>
        </w:rPr>
        <w:t>AA</w:t>
      </w:r>
      <w:r w:rsidRPr="00567284">
        <w:rPr>
          <w:lang w:val="en-GB"/>
        </w:rPr>
        <w:t xml:space="preserve"> peaks were combusted in a GC-III combustion (C) </w:t>
      </w:r>
      <w:proofErr w:type="gramStart"/>
      <w:r w:rsidRPr="00567284">
        <w:rPr>
          <w:lang w:val="en-GB"/>
        </w:rPr>
        <w:t>interface, and</w:t>
      </w:r>
      <w:proofErr w:type="gramEnd"/>
      <w:r w:rsidRPr="00567284">
        <w:rPr>
          <w:lang w:val="en-GB"/>
        </w:rPr>
        <w:t xml:space="preserve"> measured as CO</w:t>
      </w:r>
      <w:r w:rsidRPr="00567284">
        <w:rPr>
          <w:vertAlign w:val="subscript"/>
          <w:lang w:val="en-GB"/>
        </w:rPr>
        <w:t>2</w:t>
      </w:r>
      <w:r w:rsidRPr="00567284">
        <w:rPr>
          <w:lang w:val="en-GB"/>
        </w:rPr>
        <w:t xml:space="preserve"> with a MAT 253 (Thermo-Finnigan Corporation) isotope ratio mass spectrometer (IRMS). </w:t>
      </w:r>
      <w:r w:rsidRPr="00567284">
        <w:rPr>
          <w:lang w:val="en-GB" w:bidi="en-US"/>
        </w:rPr>
        <w:t xml:space="preserve">Calibration of our internal standard AA-mixture was carried out against the known </w:t>
      </w:r>
      <w:r w:rsidRPr="00567284">
        <w:rPr>
          <w:i/>
          <w:lang w:val="en-GB" w:bidi="en-US"/>
        </w:rPr>
        <w:t>δ</w:t>
      </w:r>
      <w:r w:rsidRPr="00567284">
        <w:rPr>
          <w:vertAlign w:val="superscript"/>
          <w:lang w:val="en-GB" w:bidi="en-US"/>
        </w:rPr>
        <w:t>13</w:t>
      </w:r>
      <w:r w:rsidRPr="00567284">
        <w:rPr>
          <w:lang w:val="en-GB" w:bidi="en-US"/>
        </w:rPr>
        <w:t xml:space="preserve">C values of A4 mixture (available from A. </w:t>
      </w:r>
      <w:proofErr w:type="spellStart"/>
      <w:r w:rsidRPr="00567284">
        <w:rPr>
          <w:lang w:val="en-GB" w:bidi="en-US"/>
        </w:rPr>
        <w:t>Schimmelmann</w:t>
      </w:r>
      <w:proofErr w:type="spellEnd"/>
      <w:r w:rsidRPr="00567284">
        <w:rPr>
          <w:lang w:val="en-GB" w:bidi="en-US"/>
        </w:rPr>
        <w:t>, Biogeochemical Laboratories, Indiana University, USA). In regard to analytical uncertainty, the average reproducibility for the internal reference standard nor-leucine (</w:t>
      </w:r>
      <w:proofErr w:type="spellStart"/>
      <w:r w:rsidRPr="00567284">
        <w:rPr>
          <w:lang w:val="en-GB" w:bidi="en-US"/>
        </w:rPr>
        <w:t>Nle</w:t>
      </w:r>
      <w:proofErr w:type="spellEnd"/>
      <w:r w:rsidRPr="00567284">
        <w:rPr>
          <w:lang w:val="en-GB" w:bidi="en-US"/>
        </w:rPr>
        <w:t xml:space="preserve">) was 0.3‰ (n = 3 for each batch) and the in-house </w:t>
      </w:r>
      <w:r>
        <w:rPr>
          <w:lang w:val="en-GB" w:bidi="en-US"/>
        </w:rPr>
        <w:t>AA</w:t>
      </w:r>
      <w:r w:rsidRPr="00567284">
        <w:rPr>
          <w:lang w:val="en-GB" w:bidi="en-US"/>
        </w:rPr>
        <w:t xml:space="preserve"> standards ranged from 0.2‰ for Pro to 0.6‰ for Ala (n = 4–7 for each batch). </w:t>
      </w:r>
      <w:r w:rsidRPr="00567284">
        <w:rPr>
          <w:lang w:val="en-GB"/>
        </w:rPr>
        <w:t xml:space="preserve">We obtained well defined peaks of the following </w:t>
      </w:r>
      <w:r>
        <w:rPr>
          <w:lang w:val="en-GB"/>
        </w:rPr>
        <w:t>AAs</w:t>
      </w:r>
      <w:r w:rsidRPr="00567284">
        <w:rPr>
          <w:lang w:val="en-GB"/>
        </w:rPr>
        <w:t xml:space="preserve"> here categorized into NEAA and EAA, respectively. NEAA: alanine (Ala), asparagine/aspartic acid (</w:t>
      </w:r>
      <w:proofErr w:type="spellStart"/>
      <w:r w:rsidRPr="00567284">
        <w:rPr>
          <w:lang w:val="en-GB"/>
        </w:rPr>
        <w:t>Asx</w:t>
      </w:r>
      <w:proofErr w:type="spellEnd"/>
      <w:r w:rsidRPr="00567284">
        <w:rPr>
          <w:lang w:val="en-GB"/>
        </w:rPr>
        <w:t>), glutamine/glutamic acid (</w:t>
      </w:r>
      <w:proofErr w:type="spellStart"/>
      <w:r w:rsidRPr="00567284">
        <w:rPr>
          <w:lang w:val="en-GB"/>
        </w:rPr>
        <w:t>Glx</w:t>
      </w:r>
      <w:proofErr w:type="spellEnd"/>
      <w:r w:rsidRPr="00567284">
        <w:rPr>
          <w:lang w:val="en-GB"/>
        </w:rPr>
        <w:t>), glycine (</w:t>
      </w:r>
      <w:proofErr w:type="spellStart"/>
      <w:r w:rsidRPr="00567284">
        <w:rPr>
          <w:lang w:val="en-GB"/>
        </w:rPr>
        <w:t>Gly</w:t>
      </w:r>
      <w:proofErr w:type="spellEnd"/>
      <w:r w:rsidRPr="00567284">
        <w:rPr>
          <w:lang w:val="en-GB"/>
        </w:rPr>
        <w:t>), proline (Pro), and serine (Ser). EAA histidine (His), isoleucine (Ile), leuci</w:t>
      </w:r>
      <w:r w:rsidRPr="00567284">
        <w:rPr>
          <w:color w:val="000000" w:themeColor="text1"/>
          <w:lang w:val="en-GB"/>
        </w:rPr>
        <w:t>ne (Leu), lysine (Lys), methionine (Met), phenylalanine (</w:t>
      </w:r>
      <w:proofErr w:type="spellStart"/>
      <w:r w:rsidRPr="00567284">
        <w:rPr>
          <w:color w:val="000000" w:themeColor="text1"/>
          <w:lang w:val="en-GB"/>
        </w:rPr>
        <w:t>Phe</w:t>
      </w:r>
      <w:proofErr w:type="spellEnd"/>
      <w:r w:rsidRPr="00567284">
        <w:rPr>
          <w:color w:val="000000" w:themeColor="text1"/>
          <w:lang w:val="en-GB"/>
        </w:rPr>
        <w:t>), threonine (</w:t>
      </w:r>
      <w:proofErr w:type="spellStart"/>
      <w:r w:rsidRPr="00567284">
        <w:rPr>
          <w:color w:val="000000" w:themeColor="text1"/>
          <w:lang w:val="en-GB"/>
        </w:rPr>
        <w:t>Thr</w:t>
      </w:r>
      <w:proofErr w:type="spellEnd"/>
      <w:r w:rsidRPr="00567284">
        <w:rPr>
          <w:color w:val="000000" w:themeColor="text1"/>
          <w:lang w:val="en-GB"/>
        </w:rPr>
        <w:t xml:space="preserve">), and valine (Val). Despite </w:t>
      </w:r>
      <w:r w:rsidRPr="00567284">
        <w:rPr>
          <w:lang w:val="en-GB"/>
        </w:rPr>
        <w:t xml:space="preserve">tyrosine (Tyr) being an NEAA that is synthesized by animals through hydroxylation of the aromatic sidechain of phenylalanine, we here treat it as an EAA because it fractionates </w:t>
      </w:r>
      <w:proofErr w:type="gramStart"/>
      <w:r w:rsidRPr="00567284">
        <w:rPr>
          <w:lang w:val="en-GB"/>
        </w:rPr>
        <w:t>very little</w:t>
      </w:r>
      <w:proofErr w:type="gramEnd"/>
      <w:r w:rsidRPr="00567284">
        <w:rPr>
          <w:lang w:val="en-GB"/>
        </w:rPr>
        <w:t xml:space="preserve"> during trophic transfer.</w:t>
      </w:r>
    </w:p>
    <w:p w14:paraId="024AC72C" w14:textId="09C78801" w:rsidR="005449EC" w:rsidRDefault="005449EC" w:rsidP="005449EC">
      <w:pPr>
        <w:pStyle w:val="TAMainText"/>
        <w:spacing w:line="276" w:lineRule="auto"/>
        <w:ind w:firstLine="0"/>
        <w:rPr>
          <w:lang w:val="en-GB"/>
        </w:rPr>
      </w:pPr>
    </w:p>
    <w:p w14:paraId="12A93F49" w14:textId="77777777" w:rsidR="00640505" w:rsidRDefault="005449EC" w:rsidP="005449EC">
      <w:pPr>
        <w:pStyle w:val="TAMainText"/>
        <w:spacing w:line="276" w:lineRule="auto"/>
        <w:ind w:firstLine="0"/>
        <w:rPr>
          <w:lang w:val="en-GB"/>
        </w:rPr>
      </w:pPr>
      <w:r>
        <w:rPr>
          <w:b/>
          <w:lang w:val="en-GB"/>
        </w:rPr>
        <w:t>Bulk</w:t>
      </w:r>
      <w:r w:rsidRPr="00567284">
        <w:rPr>
          <w:b/>
          <w:lang w:val="en-GB"/>
        </w:rPr>
        <w:t xml:space="preserve"> isotope analysis</w:t>
      </w:r>
      <w:r>
        <w:rPr>
          <w:b/>
          <w:lang w:val="en-GB"/>
        </w:rPr>
        <w:t xml:space="preserve">. </w:t>
      </w:r>
      <w:r w:rsidR="007268CC" w:rsidRPr="00567284" w:rsidDel="004A6FE8">
        <w:rPr>
          <w:lang w:val="en-GB"/>
        </w:rPr>
        <w:t xml:space="preserve">Approximately 60-100 µg dry mass of each sample was weighed into </w:t>
      </w:r>
      <w:r w:rsidR="007268CC" w:rsidRPr="00567284">
        <w:rPr>
          <w:lang w:val="en-GB"/>
        </w:rPr>
        <w:t xml:space="preserve">small </w:t>
      </w:r>
      <w:r w:rsidR="007268CC" w:rsidRPr="00567284" w:rsidDel="004A6FE8">
        <w:rPr>
          <w:lang w:val="en-GB"/>
        </w:rPr>
        <w:t>tin capsules</w:t>
      </w:r>
      <w:r w:rsidR="007268CC" w:rsidRPr="00567284">
        <w:rPr>
          <w:lang w:val="en-GB"/>
        </w:rPr>
        <w:t xml:space="preserve"> (3.2x4.0 mm, </w:t>
      </w:r>
      <w:proofErr w:type="spellStart"/>
      <w:r w:rsidR="007268CC" w:rsidRPr="00567284">
        <w:rPr>
          <w:lang w:val="en-GB"/>
        </w:rPr>
        <w:t>Hekatech</w:t>
      </w:r>
      <w:proofErr w:type="spellEnd"/>
      <w:r w:rsidR="007268CC" w:rsidRPr="00567284">
        <w:rPr>
          <w:lang w:val="en-GB"/>
        </w:rPr>
        <w:t xml:space="preserve">, Germany). Samples were </w:t>
      </w:r>
      <w:r w:rsidR="007268CC" w:rsidRPr="00567284" w:rsidDel="004A6FE8">
        <w:rPr>
          <w:lang w:val="en-GB"/>
        </w:rPr>
        <w:t xml:space="preserve">analysed </w:t>
      </w:r>
      <w:r w:rsidR="007268CC" w:rsidRPr="00567284">
        <w:rPr>
          <w:lang w:val="en-GB"/>
        </w:rPr>
        <w:t>by a customized, high sensitivity elemental analyser connected to an stable isotope ratio mass spectrometer (</w:t>
      </w:r>
      <w:proofErr w:type="spellStart"/>
      <w:r w:rsidR="007268CC" w:rsidRPr="00567284">
        <w:rPr>
          <w:lang w:val="en-GB"/>
        </w:rPr>
        <w:t>DeltaPlus</w:t>
      </w:r>
      <w:proofErr w:type="spellEnd"/>
      <w:r w:rsidR="007268CC" w:rsidRPr="00567284">
        <w:rPr>
          <w:lang w:val="en-GB"/>
        </w:rPr>
        <w:t xml:space="preserve"> Advantage, Thermo Fisher Scientific, Germany) as described by </w:t>
      </w:r>
      <w:r w:rsidR="007268CC" w:rsidRPr="00567284">
        <w:rPr>
          <w:lang w:val="en-GB"/>
        </w:rPr>
        <w:fldChar w:fldCharType="begin"/>
      </w:r>
      <w:r w:rsidR="007B6FC2">
        <w:rPr>
          <w:lang w:val="en-GB"/>
        </w:rPr>
        <w:instrText xml:space="preserve"> ADDIN EN.CITE &lt;EndNote&gt;&lt;Cite AuthorYear="1"&gt;&lt;Author&gt;Hansen&lt;/Author&gt;&lt;Year&gt;2007&lt;/Year&gt;&lt;RecNum&gt;1084&lt;/RecNum&gt;&lt;DisplayText&gt;Hansen and Sommer (2007)&lt;/DisplayText&gt;&lt;record&gt;&lt;rec-number&gt;1084&lt;/rec-number&gt;&lt;foreign-keys&gt;&lt;key app="EN" db-id="0w0ptrxtw5fv5ceeax9vsrzjsrvr9xefa9xz" timestamp="1550048588"&gt;1084&lt;/key&gt;&lt;key app="ENWeb" db-id=""&gt;0&lt;/key&gt;&lt;/foreign-keys&gt;&lt;ref-type name="Journal Article"&gt;17&lt;/ref-type&gt;&lt;contributors&gt;&lt;authors&gt;&lt;author&gt;Hansen, T.&lt;/author&gt;&lt;author&gt;Sommer, U.&lt;/author&gt;&lt;/authors&gt;&lt;/contributors&gt;&lt;auth-address&gt;Hansen, T&amp;#xD;Univ Kiel, Leibniz Inst Marine Sci, Dusternbrooker Weg 20, D-24105 Kiel, Germany&amp;#xD;Univ Kiel, Leibniz Inst Marine Sci, D-24105 Kiel, Germany&lt;/auth-address&gt;&lt;titles&gt;&lt;title&gt;&lt;style face="normal" font="default" size="100%"&gt;Increasing the sensitivity of d&lt;/style&gt;&lt;style face="superscript" font="default" size="100%"&gt;13&lt;/style&gt;&lt;style face="normal" font="default" size="100%"&gt;C and d&lt;/style&gt;&lt;style face="superscript" font="default" size="100%"&gt;15&lt;/style&gt;&lt;style face="normal" font="default" size="100%"&gt;N abundance measurements by a high sensitivity elemental analyzer connected to an isotope ratio mass spectrometer&lt;/style&gt;&lt;/title&gt;&lt;secondary-title&gt;Rapid Communications in Mass Spectrometry&lt;/secondary-title&gt;&lt;/titles&gt;&lt;periodical&gt;&lt;full-title&gt;Rapid Communications in Mass Spectrometry&lt;/full-title&gt;&lt;/periodical&gt;&lt;pages&gt;314-318&lt;/pages&gt;&lt;volume&gt;21&lt;/volume&gt;&lt;number&gt;3&lt;/number&gt;&lt;dates&gt;&lt;year&gt;2007&lt;/year&gt;&lt;/dates&gt;&lt;isbn&gt;0951-4198&lt;/isbn&gt;&lt;accession-num&gt;ISI:000244185200006&lt;/accession-num&gt;&lt;urls&gt;&lt;related-urls&gt;&lt;url&gt;&amp;lt;Go to ISI&amp;gt;://000244185200006&lt;/url&gt;&lt;url&gt;http://www3.interscience.wiley.com/journal/114034019/abstract&lt;/url&gt;&lt;url&gt;http://onlinelibrary.wiley.com/store/10.1002/rcm.2847/asset/2847_ftp.pdf?v=1&amp;amp;t=h3e3io23&amp;amp;s=5943c3dd76ea64a6e176a3a6d596b6d8da1bc945&lt;/url&gt;&lt;/related-urls&gt;&lt;/urls&gt;&lt;language&gt;English&lt;/language&gt;&lt;/record&gt;&lt;/Cite&gt;&lt;/EndNote&gt;</w:instrText>
      </w:r>
      <w:r w:rsidR="007268CC" w:rsidRPr="00567284">
        <w:rPr>
          <w:lang w:val="en-GB"/>
        </w:rPr>
        <w:fldChar w:fldCharType="separate"/>
      </w:r>
      <w:r w:rsidR="007268CC" w:rsidRPr="00567284">
        <w:rPr>
          <w:noProof/>
          <w:lang w:val="en-GB"/>
        </w:rPr>
        <w:t>Hansen and Sommer (2007)</w:t>
      </w:r>
      <w:r w:rsidR="007268CC" w:rsidRPr="00567284">
        <w:rPr>
          <w:lang w:val="en-GB"/>
        </w:rPr>
        <w:fldChar w:fldCharType="end"/>
      </w:r>
      <w:r w:rsidR="007268CC" w:rsidRPr="00567284" w:rsidDel="004A6FE8">
        <w:rPr>
          <w:lang w:val="en-GB"/>
        </w:rPr>
        <w:t xml:space="preserve">. </w:t>
      </w:r>
      <w:r w:rsidR="007268CC" w:rsidRPr="00567284">
        <w:rPr>
          <w:lang w:val="en-GB"/>
        </w:rPr>
        <w:t>System calibration was implemented by the combustion of International Atomic Energy Agency (</w:t>
      </w:r>
      <w:r w:rsidR="007268CC" w:rsidRPr="00567284" w:rsidDel="004A6FE8">
        <w:rPr>
          <w:lang w:val="en-GB"/>
        </w:rPr>
        <w:t>IAEA-N1, IAEA-N2, IAEA-N3 for </w:t>
      </w:r>
      <w:r w:rsidR="007268CC" w:rsidRPr="00567284" w:rsidDel="004A6FE8">
        <w:rPr>
          <w:i/>
          <w:iCs/>
          <w:lang w:val="en-GB"/>
        </w:rPr>
        <w:t>δ</w:t>
      </w:r>
      <w:r w:rsidR="007268CC" w:rsidRPr="00567284" w:rsidDel="004A6FE8">
        <w:rPr>
          <w:vertAlign w:val="superscript"/>
          <w:lang w:val="en-GB"/>
        </w:rPr>
        <w:t>15</w:t>
      </w:r>
      <w:r w:rsidR="007268CC" w:rsidRPr="00567284" w:rsidDel="004A6FE8">
        <w:rPr>
          <w:lang w:val="en-GB"/>
        </w:rPr>
        <w:t>N</w:t>
      </w:r>
      <w:r w:rsidR="007268CC" w:rsidRPr="00567284">
        <w:rPr>
          <w:lang w:val="en-GB"/>
        </w:rPr>
        <w:t xml:space="preserve">) and National Institute of Standards and Technology (NBS-22 and NBS-600 for </w:t>
      </w:r>
      <w:r w:rsidR="007268CC" w:rsidRPr="00567284" w:rsidDel="004A6FE8">
        <w:rPr>
          <w:i/>
          <w:iCs/>
          <w:lang w:val="en-GB"/>
        </w:rPr>
        <w:t>δ</w:t>
      </w:r>
      <w:r w:rsidR="007268CC" w:rsidRPr="00567284" w:rsidDel="004A6FE8">
        <w:rPr>
          <w:vertAlign w:val="superscript"/>
          <w:lang w:val="en-GB"/>
        </w:rPr>
        <w:t>1</w:t>
      </w:r>
      <w:r w:rsidR="007268CC" w:rsidRPr="00567284">
        <w:rPr>
          <w:vertAlign w:val="superscript"/>
          <w:lang w:val="en-GB"/>
        </w:rPr>
        <w:t>3</w:t>
      </w:r>
      <w:r w:rsidR="007268CC" w:rsidRPr="00567284">
        <w:rPr>
          <w:lang w:val="en-GB"/>
        </w:rPr>
        <w:t xml:space="preserve">C) compounds. Acetanilide p.a. (Merck, Germany) was used as an internal standard after every sixth sample within each sample run. The overall standard deviation (SD) for the low measurement range </w:t>
      </w:r>
      <w:r w:rsidR="007268CC" w:rsidRPr="00567284">
        <w:rPr>
          <w:lang w:val="en-GB"/>
        </w:rPr>
        <w:lastRenderedPageBreak/>
        <w:t xml:space="preserve">2.5-8.0 µg N and 5.0-80 µg C was ±0.25 ‰ and ±0.2‰, respectively. The overall SD for the higher measurement range 5.0-15.0 µg N and 10.0-140 µg C was ±0.2 ‰ and ±0.15‰, respectively. </w:t>
      </w:r>
      <w:r w:rsidR="007268CC" w:rsidRPr="00567284" w:rsidDel="004A6FE8">
        <w:rPr>
          <w:lang w:val="en-GB"/>
        </w:rPr>
        <w:t>We did not perform lipid extraction prior to stable isotope analyses of tissue</w:t>
      </w:r>
      <w:r w:rsidR="007268CC" w:rsidRPr="00567284">
        <w:rPr>
          <w:lang w:val="en-GB"/>
        </w:rPr>
        <w:t xml:space="preserve"> samples</w:t>
      </w:r>
      <w:r w:rsidR="007268CC" w:rsidRPr="00567284" w:rsidDel="004A6FE8">
        <w:rPr>
          <w:lang w:val="en-GB"/>
        </w:rPr>
        <w:t xml:space="preserve"> because </w:t>
      </w:r>
      <w:r w:rsidR="007268CC" w:rsidRPr="00567284">
        <w:rPr>
          <w:lang w:val="en-GB"/>
        </w:rPr>
        <w:t>this can</w:t>
      </w:r>
      <w:r w:rsidR="007268CC" w:rsidRPr="00567284" w:rsidDel="004A6FE8">
        <w:rPr>
          <w:lang w:val="en-GB"/>
        </w:rPr>
        <w:t xml:space="preserve"> affect </w:t>
      </w:r>
      <w:r w:rsidR="007268CC" w:rsidRPr="00567284" w:rsidDel="004A6FE8">
        <w:rPr>
          <w:i/>
          <w:lang w:val="en-GB"/>
        </w:rPr>
        <w:t>δ</w:t>
      </w:r>
      <w:r w:rsidR="007268CC" w:rsidRPr="00567284" w:rsidDel="004A6FE8">
        <w:rPr>
          <w:vertAlign w:val="superscript"/>
          <w:lang w:val="en-GB"/>
        </w:rPr>
        <w:t>15</w:t>
      </w:r>
      <w:r w:rsidR="007268CC" w:rsidRPr="00567284" w:rsidDel="004A6FE8">
        <w:rPr>
          <w:lang w:val="en-GB"/>
        </w:rPr>
        <w:t xml:space="preserve">N values </w:t>
      </w:r>
      <w:r w:rsidR="007268CC" w:rsidRPr="00567284" w:rsidDel="004A6FE8">
        <w:rPr>
          <w:lang w:val="en-GB"/>
        </w:rPr>
        <w:fldChar w:fldCharType="begin"/>
      </w:r>
      <w:r w:rsidR="007268CC" w:rsidRPr="00567284" w:rsidDel="004A6FE8">
        <w:rPr>
          <w:lang w:val="en-GB"/>
        </w:rPr>
        <w:instrText xml:space="preserve"> ADDIN EN.CITE &lt;EndNote&gt;&lt;Cite&gt;&lt;Author&gt;Svensson&lt;/Author&gt;&lt;Year&gt;2016&lt;/Year&gt;&lt;RecNum&gt;302&lt;/RecNum&gt;&lt;DisplayText&gt;(Svensson&lt;style face="italic"&gt; et al.&lt;/style&gt; 2016)&lt;/DisplayText&gt;&lt;record&gt;&lt;rec-number&gt;302&lt;/rec-number&gt;&lt;foreign-keys&gt;&lt;key app="EN" db-id="222xatw5y0d9dpe2pvpp5rezws0w0v5aawp2" timestamp="1499879845"&gt;302&lt;/key&gt;&lt;/foreign-keys&gt;&lt;ref-type name="Journal Article"&gt;17&lt;/ref-type&gt;&lt;contributors&gt;&lt;authors&gt;&lt;author&gt;Svensson, E.&lt;/author&gt;&lt;author&gt;Schouten, S.&lt;/author&gt;&lt;author&gt;Hopmans, E. C.&lt;/author&gt;&lt;author&gt;Middelburg, J. J.&lt;/author&gt;&lt;author&gt;Damste, J. S. S.&lt;/author&gt;&lt;/authors&gt;&lt;/contributors&gt;&lt;auth-address&gt;NIOZ Royal Netherlands Inst Sea Res, Dept Marine Organ Biogeochem, Den Burg, Texel, Netherlands&amp;#xD;Univ Utrecht, Fac Geosci, Dept Earth Sci, Utrecht, Netherlands&lt;/auth-address&gt;&lt;titles&gt;&lt;title&gt;&lt;style face="normal" font="default" size="100%"&gt;Factors controlling the stable nitrogen isotopic composition (&lt;/style&gt;&lt;style face="normal" font="Symbol" charset="2" size="100%"&gt;d&lt;/style&gt;&lt;style face="superscript" font="default" size="100%"&gt;15&lt;/style&gt;&lt;style face="normal" font="default" size="100%"&gt;N) of lipids in marine animals&lt;/style&gt;&lt;/title&gt;&lt;secondary-title&gt;PLoS ONE&lt;/secondary-title&gt;&lt;/titles&gt;&lt;periodical&gt;&lt;full-title&gt;PLoS ONE&lt;/full-title&gt;&lt;/periodical&gt;&lt;volume&gt;11&lt;/volume&gt;&lt;number&gt;1&lt;/number&gt;&lt;keywords&gt;&lt;keyword&gt;aquatic food-web&lt;/keyword&gt;&lt;keyword&gt;amino-acids&lt;/keyword&gt;&lt;keyword&gt;fish-tissues&lt;/keyword&gt;&lt;keyword&gt;trophic relationships&lt;/keyword&gt;&lt;keyword&gt;mass-spectrometry&lt;/keyword&gt;&lt;keyword&gt;membrane-lipids&lt;/keyword&gt;&lt;keyword&gt;carbon isotopes&lt;/keyword&gt;&lt;keyword&gt;organic-matter&lt;/keyword&gt;&lt;keyword&gt;north-sea&lt;/keyword&gt;&lt;keyword&gt;fractionation&lt;/keyword&gt;&lt;/keywords&gt;&lt;dates&gt;&lt;year&gt;2016&lt;/year&gt;&lt;pub-dates&gt;&lt;date&gt;Jan 5&lt;/date&gt;&lt;/pub-dates&gt;&lt;/dates&gt;&lt;isbn&gt;1932-6203&lt;/isbn&gt;&lt;accession-num&gt;WOS:000367801400148&lt;/accession-num&gt;&lt;urls&gt;&lt;related-urls&gt;&lt;url&gt;&amp;lt;Go to ISI&amp;gt;://WOS:000367801400148&lt;/url&gt;&lt;/related-urls&gt;&lt;/urls&gt;&lt;electronic-resource-num&gt;ARTN e0146321&amp;#xD;10.1371/journal.pone.0146321&lt;/electronic-resource-num&gt;&lt;language&gt;English&lt;/language&gt;&lt;/record&gt;&lt;/Cite&gt;&lt;/EndNote&gt;</w:instrText>
      </w:r>
      <w:r w:rsidR="007268CC" w:rsidRPr="00567284" w:rsidDel="004A6FE8">
        <w:rPr>
          <w:lang w:val="en-GB"/>
        </w:rPr>
        <w:fldChar w:fldCharType="separate"/>
      </w:r>
      <w:r w:rsidR="007268CC" w:rsidRPr="00567284" w:rsidDel="004A6FE8">
        <w:rPr>
          <w:lang w:val="en-GB"/>
        </w:rPr>
        <w:t>(Svensson</w:t>
      </w:r>
      <w:r w:rsidR="007268CC" w:rsidRPr="00567284" w:rsidDel="004A6FE8">
        <w:rPr>
          <w:i/>
          <w:lang w:val="en-GB"/>
        </w:rPr>
        <w:t xml:space="preserve"> et al.</w:t>
      </w:r>
      <w:r w:rsidR="007268CC" w:rsidRPr="00567284" w:rsidDel="004A6FE8">
        <w:rPr>
          <w:lang w:val="en-GB"/>
        </w:rPr>
        <w:t xml:space="preserve"> 2016)</w:t>
      </w:r>
      <w:r w:rsidR="007268CC" w:rsidRPr="00567284" w:rsidDel="004A6FE8">
        <w:rPr>
          <w:lang w:val="en-GB"/>
        </w:rPr>
        <w:fldChar w:fldCharType="end"/>
      </w:r>
      <w:r w:rsidR="007268CC" w:rsidRPr="00567284" w:rsidDel="004A6FE8">
        <w:rPr>
          <w:lang w:val="en-GB"/>
        </w:rPr>
        <w:t>.</w:t>
      </w:r>
      <w:r w:rsidR="007268CC" w:rsidRPr="00567284">
        <w:rPr>
          <w:lang w:val="en-GB"/>
        </w:rPr>
        <w:t xml:space="preserve"> Instead,</w:t>
      </w:r>
      <w:r w:rsidR="007268CC" w:rsidRPr="00567284" w:rsidDel="004A6FE8">
        <w:rPr>
          <w:lang w:val="en-GB"/>
        </w:rPr>
        <w:t xml:space="preserve"> we applied lipid correction to </w:t>
      </w:r>
      <w:r w:rsidR="007268CC" w:rsidRPr="00567284" w:rsidDel="004A6FE8">
        <w:rPr>
          <w:i/>
          <w:lang w:val="en-GB"/>
        </w:rPr>
        <w:t>δ</w:t>
      </w:r>
      <w:r w:rsidR="007268CC" w:rsidRPr="00567284" w:rsidDel="004A6FE8">
        <w:rPr>
          <w:vertAlign w:val="superscript"/>
          <w:lang w:val="en-GB"/>
        </w:rPr>
        <w:t>13</w:t>
      </w:r>
      <w:r w:rsidR="007268CC" w:rsidRPr="00567284" w:rsidDel="004A6FE8">
        <w:rPr>
          <w:lang w:val="en-GB"/>
        </w:rPr>
        <w:t>C values</w:t>
      </w:r>
      <w:r w:rsidR="007268CC" w:rsidRPr="00567284">
        <w:rPr>
          <w:lang w:val="en-GB"/>
        </w:rPr>
        <w:t xml:space="preserve"> with C/N values larger than 3.3 (indicating elevated lipid content)</w:t>
      </w:r>
      <w:r w:rsidR="007268CC" w:rsidRPr="00567284" w:rsidDel="004A6FE8">
        <w:rPr>
          <w:lang w:val="en-GB"/>
        </w:rPr>
        <w:t xml:space="preserve"> following</w:t>
      </w:r>
      <w:r w:rsidR="007268CC" w:rsidRPr="00567284">
        <w:rPr>
          <w:lang w:val="en-GB"/>
        </w:rPr>
        <w:t xml:space="preserve"> </w:t>
      </w:r>
      <w:r w:rsidR="007268CC" w:rsidRPr="00567284">
        <w:rPr>
          <w:lang w:val="en-GB"/>
        </w:rPr>
        <w:fldChar w:fldCharType="begin"/>
      </w:r>
      <w:r w:rsidR="007B6FC2">
        <w:rPr>
          <w:lang w:val="en-GB"/>
        </w:rPr>
        <w:instrText xml:space="preserve"> ADDIN EN.CITE &lt;EndNote&gt;&lt;Cite AuthorYear="1"&gt;&lt;Author&gt;Post&lt;/Author&gt;&lt;Year&gt;2007&lt;/Year&gt;&lt;RecNum&gt;4506&lt;/RecNum&gt;&lt;DisplayText&gt;Post&lt;style face="italic"&gt; et al.&lt;/style&gt; (2007)&lt;/DisplayText&gt;&lt;record&gt;&lt;rec-number&gt;4506&lt;/rec-number&gt;&lt;foreign-keys&gt;&lt;key app="EN" db-id="0w0ptrxtw5fv5ceeax9vsrzjsrvr9xefa9xz" timestamp="1573678538"&gt;4506&lt;/key&gt;&lt;key app="ENWeb" db-id=""&gt;0&lt;/key&gt;&lt;/foreign-keys&gt;&lt;ref-type name="Journal Article"&gt;17&lt;/ref-type&gt;&lt;contributors&gt;&lt;authors&gt;&lt;author&gt;Post, David M.&lt;/author&gt;&lt;author&gt;Layman, Craig A.&lt;/author&gt;&lt;author&gt;Arrington, D. Albrey&lt;/author&gt;&lt;author&gt;Takimoto, Gaku&lt;/author&gt;&lt;author&gt;Quattrochi, John&lt;/author&gt;&lt;author&gt;Montaña, Carman G.&lt;/author&gt;&lt;/authors&gt;&lt;/contributors&gt;&lt;titles&gt;&lt;title&gt;Getting to the fat of the matter: models, methods and assumptions for dealing with lipids in stable isotope analyses&lt;/title&gt;&lt;secondary-title&gt;Oecologia&lt;/secondary-title&gt;&lt;/titles&gt;&lt;periodical&gt;&lt;full-title&gt;Oecologia&lt;/full-title&gt;&lt;/periodical&gt;&lt;pages&gt;179-189&lt;/pages&gt;&lt;volume&gt;152&lt;/volume&gt;&lt;number&gt;1&lt;/number&gt;&lt;dates&gt;&lt;year&gt;2007&lt;/year&gt;&lt;pub-dates&gt;&lt;date&gt;May 01&lt;/date&gt;&lt;/pub-dates&gt;&lt;/dates&gt;&lt;isbn&gt;1432-1939&lt;/isbn&gt;&lt;label&gt;Post2007&lt;/label&gt;&lt;work-type&gt;journal article&lt;/work-type&gt;&lt;urls&gt;&lt;related-urls&gt;&lt;url&gt;https://doi.org/10.1007/s00442-006-0630-x&lt;/url&gt;&lt;url&gt;https://link.springer.com/content/pdf/10.1007%2Fs00442-006-0630-x.pdf&lt;/url&gt;&lt;/related-urls&gt;&lt;/urls&gt;&lt;electronic-resource-num&gt;10.1007/s00442-006-0630-x&lt;/electronic-resource-num&gt;&lt;/record&gt;&lt;/Cite&gt;&lt;/EndNote&gt;</w:instrText>
      </w:r>
      <w:r w:rsidR="007268CC" w:rsidRPr="00567284">
        <w:rPr>
          <w:lang w:val="en-GB"/>
        </w:rPr>
        <w:fldChar w:fldCharType="separate"/>
      </w:r>
      <w:r w:rsidR="007268CC" w:rsidRPr="00567284">
        <w:rPr>
          <w:noProof/>
          <w:lang w:val="en-GB"/>
        </w:rPr>
        <w:t>Post</w:t>
      </w:r>
      <w:r w:rsidR="007268CC" w:rsidRPr="00567284">
        <w:rPr>
          <w:i/>
          <w:noProof/>
          <w:lang w:val="en-GB"/>
        </w:rPr>
        <w:t xml:space="preserve"> et al.</w:t>
      </w:r>
      <w:r w:rsidR="007268CC" w:rsidRPr="00567284">
        <w:rPr>
          <w:noProof/>
          <w:lang w:val="en-GB"/>
        </w:rPr>
        <w:t xml:space="preserve"> (2007)</w:t>
      </w:r>
      <w:r w:rsidR="007268CC" w:rsidRPr="00567284">
        <w:rPr>
          <w:lang w:val="en-GB"/>
        </w:rPr>
        <w:fldChar w:fldCharType="end"/>
      </w:r>
      <w:r w:rsidR="007268CC" w:rsidRPr="00567284">
        <w:rPr>
          <w:lang w:val="en-GB"/>
        </w:rPr>
        <w:t xml:space="preserve">. See Supplementary Table S3 for bulk </w:t>
      </w:r>
      <w:r w:rsidR="007268CC" w:rsidRPr="00567284">
        <w:rPr>
          <w:rFonts w:ascii="Symbol" w:hAnsi="Symbol"/>
          <w:lang w:val="en-GB"/>
        </w:rPr>
        <w:t></w:t>
      </w:r>
      <w:r w:rsidR="007268CC" w:rsidRPr="00567284">
        <w:rPr>
          <w:vertAlign w:val="superscript"/>
          <w:lang w:val="en-GB"/>
        </w:rPr>
        <w:t>13</w:t>
      </w:r>
      <w:r w:rsidR="007268CC" w:rsidRPr="00567284">
        <w:rPr>
          <w:lang w:val="en-GB"/>
        </w:rPr>
        <w:t xml:space="preserve">C and </w:t>
      </w:r>
      <w:r w:rsidR="007268CC" w:rsidRPr="00567284">
        <w:rPr>
          <w:rFonts w:ascii="Symbol" w:hAnsi="Symbol"/>
          <w:lang w:val="en-GB"/>
        </w:rPr>
        <w:t></w:t>
      </w:r>
      <w:r w:rsidR="007268CC" w:rsidRPr="00567284">
        <w:rPr>
          <w:vertAlign w:val="superscript"/>
          <w:lang w:val="en-GB"/>
        </w:rPr>
        <w:t>15</w:t>
      </w:r>
      <w:r w:rsidR="007268CC" w:rsidRPr="00567284">
        <w:rPr>
          <w:lang w:val="en-GB"/>
        </w:rPr>
        <w:t>N values.</w:t>
      </w:r>
    </w:p>
    <w:p w14:paraId="0EBFE910" w14:textId="77777777" w:rsidR="00640505" w:rsidRPr="00640505" w:rsidRDefault="00640505" w:rsidP="005449EC">
      <w:pPr>
        <w:pStyle w:val="TAMainText"/>
        <w:spacing w:line="276" w:lineRule="auto"/>
        <w:ind w:firstLine="0"/>
        <w:rPr>
          <w:lang w:val="en-GB"/>
        </w:rPr>
      </w:pPr>
    </w:p>
    <w:p w14:paraId="735CD3F1" w14:textId="77777777" w:rsidR="00640505" w:rsidRPr="00640505" w:rsidRDefault="00640505" w:rsidP="00640505">
      <w:pPr>
        <w:spacing w:line="276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640505">
        <w:rPr>
          <w:rFonts w:ascii="Times New Roman" w:hAnsi="Times New Roman" w:cs="Times New Roman"/>
          <w:sz w:val="24"/>
          <w:szCs w:val="24"/>
          <w:lang w:val="en-GB"/>
        </w:rPr>
        <w:t>References</w:t>
      </w:r>
    </w:p>
    <w:p w14:paraId="55A5CB7C" w14:textId="77777777" w:rsidR="00640505" w:rsidRPr="00640505" w:rsidRDefault="00640505" w:rsidP="0064050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640505">
        <w:rPr>
          <w:rFonts w:ascii="Times New Roman" w:hAnsi="Times New Roman" w:cs="Times New Roman"/>
          <w:sz w:val="24"/>
          <w:szCs w:val="24"/>
        </w:rPr>
        <w:fldChar w:fldCharType="begin"/>
      </w:r>
      <w:r w:rsidRPr="00640505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640505">
        <w:rPr>
          <w:rFonts w:ascii="Times New Roman" w:hAnsi="Times New Roman" w:cs="Times New Roman"/>
          <w:sz w:val="24"/>
          <w:szCs w:val="24"/>
        </w:rPr>
        <w:fldChar w:fldCharType="separate"/>
      </w:r>
      <w:r w:rsidRPr="00640505">
        <w:rPr>
          <w:rFonts w:ascii="Times New Roman" w:hAnsi="Times New Roman" w:cs="Times New Roman"/>
        </w:rPr>
        <w:t xml:space="preserve">Hansen, T. &amp; Sommer, U. (2007) Increasing the sensitivity of </w:t>
      </w:r>
      <w:r w:rsidRPr="00640505">
        <w:rPr>
          <w:rFonts w:ascii="Symbol" w:hAnsi="Symbol" w:cs="Times New Roman"/>
        </w:rPr>
        <w:t>d</w:t>
      </w:r>
      <w:r w:rsidRPr="00640505">
        <w:rPr>
          <w:rFonts w:ascii="Times New Roman" w:hAnsi="Times New Roman" w:cs="Times New Roman"/>
          <w:vertAlign w:val="superscript"/>
        </w:rPr>
        <w:t>13</w:t>
      </w:r>
      <w:r w:rsidRPr="00640505">
        <w:rPr>
          <w:rFonts w:ascii="Times New Roman" w:hAnsi="Times New Roman" w:cs="Times New Roman"/>
        </w:rPr>
        <w:t xml:space="preserve">C and </w:t>
      </w:r>
      <w:r w:rsidRPr="00640505">
        <w:rPr>
          <w:rFonts w:ascii="Symbol" w:hAnsi="Symbol" w:cs="Times New Roman"/>
        </w:rPr>
        <w:t>d</w:t>
      </w:r>
      <w:r w:rsidRPr="00640505">
        <w:rPr>
          <w:rFonts w:ascii="Times New Roman" w:hAnsi="Times New Roman" w:cs="Times New Roman"/>
          <w:vertAlign w:val="superscript"/>
        </w:rPr>
        <w:t>15</w:t>
      </w:r>
      <w:r w:rsidRPr="00640505">
        <w:rPr>
          <w:rFonts w:ascii="Times New Roman" w:hAnsi="Times New Roman" w:cs="Times New Roman"/>
        </w:rPr>
        <w:t xml:space="preserve">N abundance measurements by a high sensitivity elemental analyzer connected to an isotope ratio mass spectrometer. </w:t>
      </w:r>
      <w:r w:rsidRPr="00640505">
        <w:rPr>
          <w:rFonts w:ascii="Times New Roman" w:hAnsi="Times New Roman" w:cs="Times New Roman"/>
          <w:i/>
        </w:rPr>
        <w:t>Rapid Communications in Mass Spectrometry,</w:t>
      </w:r>
      <w:r w:rsidRPr="00640505">
        <w:rPr>
          <w:rFonts w:ascii="Times New Roman" w:hAnsi="Times New Roman" w:cs="Times New Roman"/>
        </w:rPr>
        <w:t xml:space="preserve"> </w:t>
      </w:r>
      <w:r w:rsidRPr="00640505">
        <w:rPr>
          <w:rFonts w:ascii="Times New Roman" w:hAnsi="Times New Roman" w:cs="Times New Roman"/>
          <w:b/>
        </w:rPr>
        <w:t>21,</w:t>
      </w:r>
      <w:r w:rsidRPr="00640505">
        <w:rPr>
          <w:rFonts w:ascii="Times New Roman" w:hAnsi="Times New Roman" w:cs="Times New Roman"/>
        </w:rPr>
        <w:t xml:space="preserve"> 314-318.</w:t>
      </w:r>
    </w:p>
    <w:p w14:paraId="6711E54A" w14:textId="77777777" w:rsidR="00640505" w:rsidRPr="00640505" w:rsidRDefault="00640505" w:rsidP="0064050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640505">
        <w:rPr>
          <w:rFonts w:ascii="Times New Roman" w:hAnsi="Times New Roman" w:cs="Times New Roman"/>
        </w:rPr>
        <w:t xml:space="preserve">Post, D.M., Layman, C.A., Arrington, D.A., Takimoto, G., Quattrochi, J. &amp; Montaña, C.G. (2007) Getting to the fat of the matter: models, methods and assumptions for dealing with lipids in stable isotope analyses. </w:t>
      </w:r>
      <w:r w:rsidRPr="00640505">
        <w:rPr>
          <w:rFonts w:ascii="Times New Roman" w:hAnsi="Times New Roman" w:cs="Times New Roman"/>
          <w:i/>
        </w:rPr>
        <w:t>Oecologia,</w:t>
      </w:r>
      <w:r w:rsidRPr="00640505">
        <w:rPr>
          <w:rFonts w:ascii="Times New Roman" w:hAnsi="Times New Roman" w:cs="Times New Roman"/>
        </w:rPr>
        <w:t xml:space="preserve"> </w:t>
      </w:r>
      <w:r w:rsidRPr="00640505">
        <w:rPr>
          <w:rFonts w:ascii="Times New Roman" w:hAnsi="Times New Roman" w:cs="Times New Roman"/>
          <w:b/>
        </w:rPr>
        <w:t>152,</w:t>
      </w:r>
      <w:r w:rsidRPr="00640505">
        <w:rPr>
          <w:rFonts w:ascii="Times New Roman" w:hAnsi="Times New Roman" w:cs="Times New Roman"/>
        </w:rPr>
        <w:t xml:space="preserve"> 179-189.</w:t>
      </w:r>
    </w:p>
    <w:p w14:paraId="7151EA07" w14:textId="77777777" w:rsidR="00640505" w:rsidRPr="00640505" w:rsidRDefault="00640505" w:rsidP="0064050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640505">
        <w:rPr>
          <w:rFonts w:ascii="Times New Roman" w:hAnsi="Times New Roman" w:cs="Times New Roman"/>
        </w:rPr>
        <w:t>Svensson, E., Schouten, S., Hopmans, E.C., Middelburg, J.J. &amp; Damste, J.S.S. (2016) Factors controlling the stable nitrogen isotopic composition (</w:t>
      </w:r>
      <w:r w:rsidRPr="00640505">
        <w:rPr>
          <w:rFonts w:ascii="Symbol" w:hAnsi="Symbol" w:cs="Times New Roman"/>
        </w:rPr>
        <w:t>d</w:t>
      </w:r>
      <w:r w:rsidRPr="00640505">
        <w:rPr>
          <w:rFonts w:ascii="Times New Roman" w:hAnsi="Times New Roman" w:cs="Times New Roman"/>
          <w:vertAlign w:val="superscript"/>
        </w:rPr>
        <w:t>15</w:t>
      </w:r>
      <w:r w:rsidRPr="00640505">
        <w:rPr>
          <w:rFonts w:ascii="Times New Roman" w:hAnsi="Times New Roman" w:cs="Times New Roman"/>
        </w:rPr>
        <w:t xml:space="preserve">N) of lipids in marine animals. </w:t>
      </w:r>
      <w:r w:rsidRPr="00640505">
        <w:rPr>
          <w:rFonts w:ascii="Times New Roman" w:hAnsi="Times New Roman" w:cs="Times New Roman"/>
          <w:i/>
        </w:rPr>
        <w:t>PLoS ONE,</w:t>
      </w:r>
      <w:r w:rsidRPr="00640505">
        <w:rPr>
          <w:rFonts w:ascii="Times New Roman" w:hAnsi="Times New Roman" w:cs="Times New Roman"/>
        </w:rPr>
        <w:t xml:space="preserve"> </w:t>
      </w:r>
      <w:r w:rsidRPr="00640505">
        <w:rPr>
          <w:rFonts w:ascii="Times New Roman" w:hAnsi="Times New Roman" w:cs="Times New Roman"/>
          <w:b/>
        </w:rPr>
        <w:t>11</w:t>
      </w:r>
      <w:r w:rsidRPr="00640505">
        <w:rPr>
          <w:rFonts w:ascii="Times New Roman" w:hAnsi="Times New Roman" w:cs="Times New Roman"/>
        </w:rPr>
        <w:t>.</w:t>
      </w:r>
    </w:p>
    <w:p w14:paraId="429258D7" w14:textId="017B46A5" w:rsidR="007268CC" w:rsidRDefault="00640505" w:rsidP="00640505">
      <w:pPr>
        <w:pStyle w:val="TAMainText"/>
        <w:spacing w:line="276" w:lineRule="auto"/>
        <w:ind w:firstLine="0"/>
        <w:rPr>
          <w:lang w:val="en-GB"/>
        </w:rPr>
      </w:pPr>
      <w:r w:rsidRPr="00640505">
        <w:fldChar w:fldCharType="end"/>
      </w:r>
      <w:r w:rsidR="007268CC">
        <w:rPr>
          <w:lang w:val="en-GB"/>
        </w:rPr>
        <w:br w:type="page"/>
      </w:r>
    </w:p>
    <w:p w14:paraId="665A425D" w14:textId="77777777" w:rsidR="00756233" w:rsidRPr="00756233" w:rsidRDefault="00756233" w:rsidP="005449EC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756233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Tables</w:t>
      </w:r>
    </w:p>
    <w:p w14:paraId="133BE3D4" w14:textId="26E2D035" w:rsidR="006C7D2F" w:rsidRDefault="006C7D2F" w:rsidP="005449EC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le S1. </w:t>
      </w:r>
      <w:r w:rsidR="00104814">
        <w:rPr>
          <w:rFonts w:ascii="Times New Roman" w:hAnsi="Times New Roman" w:cs="Times New Roman"/>
          <w:sz w:val="24"/>
          <w:szCs w:val="24"/>
        </w:rPr>
        <w:t>Species</w:t>
      </w:r>
      <w:r>
        <w:rPr>
          <w:rFonts w:ascii="Times New Roman" w:hAnsi="Times New Roman" w:cs="Times New Roman"/>
          <w:sz w:val="24"/>
          <w:szCs w:val="24"/>
        </w:rPr>
        <w:t xml:space="preserve"> description</w:t>
      </w:r>
      <w:r w:rsidR="00104814">
        <w:rPr>
          <w:rFonts w:ascii="Times New Roman" w:hAnsi="Times New Roman" w:cs="Times New Roman"/>
          <w:sz w:val="24"/>
          <w:szCs w:val="24"/>
        </w:rPr>
        <w:t xml:space="preserve"> of samples collected during the AL476 in April 2016</w:t>
      </w:r>
      <w:r>
        <w:rPr>
          <w:rFonts w:ascii="Times New Roman" w:hAnsi="Times New Roman" w:cs="Times New Roman"/>
          <w:sz w:val="24"/>
          <w:szCs w:val="24"/>
        </w:rPr>
        <w:t>.</w:t>
      </w:r>
    </w:p>
    <w:tbl>
      <w:tblPr>
        <w:tblW w:w="7644" w:type="dxa"/>
        <w:tblLook w:val="04A0" w:firstRow="1" w:lastRow="0" w:firstColumn="1" w:lastColumn="0" w:noHBand="0" w:noVBand="1"/>
      </w:tblPr>
      <w:tblGrid>
        <w:gridCol w:w="1027"/>
        <w:gridCol w:w="1596"/>
        <w:gridCol w:w="915"/>
        <w:gridCol w:w="2170"/>
        <w:gridCol w:w="944"/>
        <w:gridCol w:w="992"/>
      </w:tblGrid>
      <w:tr w:rsidR="00EE1710" w:rsidRPr="006C7D2F" w14:paraId="32A39ED4" w14:textId="77777777" w:rsidTr="00EE1710">
        <w:trPr>
          <w:trHeight w:val="300"/>
          <w:tblHeader/>
        </w:trPr>
        <w:tc>
          <w:tcPr>
            <w:tcW w:w="102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E0DFF4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Identifie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C7678" w14:textId="37597B64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 xml:space="preserve">Sampling 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d</w:t>
            </w:r>
            <w:r w:rsidRPr="006C7D2F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at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59C9D6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Station</w:t>
            </w:r>
          </w:p>
        </w:tc>
        <w:tc>
          <w:tcPr>
            <w:tcW w:w="2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5A10E" w14:textId="4D79ED0E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Species</w:t>
            </w:r>
          </w:p>
        </w:tc>
        <w:tc>
          <w:tcPr>
            <w:tcW w:w="9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06A88" w14:textId="080DF8E6" w:rsidR="00EE1710" w:rsidRPr="006C7D2F" w:rsidRDefault="00EE1710" w:rsidP="005449EC">
            <w:pPr>
              <w:tabs>
                <w:tab w:val="left" w:pos="1345"/>
              </w:tabs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TL (cm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3B214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Mass (g)</w:t>
            </w:r>
          </w:p>
        </w:tc>
      </w:tr>
      <w:tr w:rsidR="00EE1710" w:rsidRPr="006C7D2F" w14:paraId="05DB77A7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09EE577E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K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9F380B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35CB79" w14:textId="06A9B93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1835CE87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Limanda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limanda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6340CE8F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484122A9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2</w:t>
            </w:r>
          </w:p>
        </w:tc>
      </w:tr>
      <w:tr w:rsidR="00EE1710" w:rsidRPr="006C7D2F" w14:paraId="774986D7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7A96FDB9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3K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90959A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C7DDED" w14:textId="383338D0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30238EFE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Limanda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limanda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5F317A7E" w14:textId="0DE2D75E" w:rsidR="00EE1710" w:rsidRPr="00ED40ED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a-DK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0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83513E9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4</w:t>
            </w:r>
          </w:p>
        </w:tc>
      </w:tr>
      <w:tr w:rsidR="00EE1710" w:rsidRPr="006C7D2F" w14:paraId="671191E0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1B4A78C7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4K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0821BE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033962" w14:textId="2017687E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2FCE0A6D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Limanda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limanda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0E72D423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664102B4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6</w:t>
            </w:r>
          </w:p>
        </w:tc>
      </w:tr>
      <w:tr w:rsidR="00EE1710" w:rsidRPr="006C7D2F" w14:paraId="50C0E349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72F3A46B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6K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F78254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4F81E5" w14:textId="3D1076F3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4182B4BC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Limanda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limanda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4E5C5DD9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48892799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0</w:t>
            </w:r>
          </w:p>
        </w:tc>
      </w:tr>
      <w:tr w:rsidR="00EE1710" w:rsidRPr="006C7D2F" w14:paraId="398D3707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275111C2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8K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230EC0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F9BC56" w14:textId="3BB02590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29795764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Limanda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limanda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2F1A52BF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FE544CD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4</w:t>
            </w:r>
          </w:p>
        </w:tc>
      </w:tr>
      <w:tr w:rsidR="00EE1710" w:rsidRPr="006C7D2F" w14:paraId="1F35B2FD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783D6FFD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F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FE31DF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CC26AF" w14:textId="6F9DE49E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5A077841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Platichthy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fles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6B9D3BD0" w14:textId="5738710E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0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A0C917A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36</w:t>
            </w:r>
          </w:p>
        </w:tc>
      </w:tr>
      <w:tr w:rsidR="00EE1710" w:rsidRPr="006C7D2F" w14:paraId="1EC3CFFC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7630F22C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2F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C78329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FF9B6D" w14:textId="1758836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297C213A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Platichthy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fles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1A1380F2" w14:textId="20083916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0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79467357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78</w:t>
            </w:r>
          </w:p>
        </w:tc>
      </w:tr>
      <w:tr w:rsidR="00EE1710" w:rsidRPr="006C7D2F" w14:paraId="6CEF7FFB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2726C59B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M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77956A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ABCFA3" w14:textId="39B5BF9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1C58DEE9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Arctic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islandica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186C4865" w14:textId="48CA4A7C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9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D220391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</w:t>
            </w:r>
          </w:p>
        </w:tc>
      </w:tr>
      <w:tr w:rsidR="00EE1710" w:rsidRPr="006C7D2F" w14:paraId="58B6AE63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1550591E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3M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778F3E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BF11F7" w14:textId="0C83CE0A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532D0DD6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Arctic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islandica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0278B140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7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6B3483F1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9</w:t>
            </w:r>
          </w:p>
        </w:tc>
      </w:tr>
      <w:tr w:rsidR="00EE1710" w:rsidRPr="006C7D2F" w14:paraId="3AF5DFF3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67CE24DE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4M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A695075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40835A" w14:textId="3784025E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4F92094E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Arctic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islandica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307BC463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4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729D5A5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.39</w:t>
            </w:r>
          </w:p>
        </w:tc>
      </w:tr>
      <w:tr w:rsidR="00EE1710" w:rsidRPr="006C7D2F" w14:paraId="077ED7A6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7F6A684C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5M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302B23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F3BD8C" w14:textId="5E5B947B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732A9925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Arctic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islandica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444213FB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6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3605619F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.52</w:t>
            </w:r>
          </w:p>
        </w:tc>
      </w:tr>
      <w:tr w:rsidR="00EE1710" w:rsidRPr="006C7D2F" w14:paraId="0BD2596C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7AFDCB72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6M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72DD4E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A0F425" w14:textId="7A5C25B2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66764BFF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Arctic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islandica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634E57DE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8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4F8DBE82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.15</w:t>
            </w:r>
          </w:p>
        </w:tc>
      </w:tr>
      <w:tr w:rsidR="00EE1710" w:rsidRPr="006C7D2F" w14:paraId="205F26A3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37DB80A1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St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E26678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81FC75" w14:textId="3C1F16E6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7D65F2C3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Asterias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ruben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4B1F2909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.36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5762467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</w:t>
            </w:r>
          </w:p>
        </w:tc>
      </w:tr>
      <w:tr w:rsidR="00EE1710" w:rsidRPr="006C7D2F" w14:paraId="5D4DE428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0048F568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2St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FB3A13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EFB397" w14:textId="0FBE4B80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72EEB134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Asterias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ruben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4A11007D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46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94CAB22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85</w:t>
            </w:r>
          </w:p>
        </w:tc>
      </w:tr>
      <w:tr w:rsidR="00EE1710" w:rsidRPr="006C7D2F" w14:paraId="2444FDBD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2011A10F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4St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5C8FB1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0171EF" w14:textId="12632E1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1FDCD9A3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Asterias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ruben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76961814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.3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7726BD9C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.77</w:t>
            </w:r>
          </w:p>
        </w:tc>
      </w:tr>
      <w:tr w:rsidR="00EE1710" w:rsidRPr="006C7D2F" w14:paraId="003E3358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3DE78B55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7St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D91604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2E8501" w14:textId="01EBF1DD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75448876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Asterias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ruben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613409BB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.44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466364F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.53</w:t>
            </w:r>
          </w:p>
        </w:tc>
      </w:tr>
      <w:tr w:rsidR="00EE1710" w:rsidRPr="006C7D2F" w14:paraId="44892361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73D9F2EA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9St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48E915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2277AA" w14:textId="53AA660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7311C627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Asterias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ruben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0BEBCDCB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12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70428F87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77</w:t>
            </w:r>
          </w:p>
        </w:tc>
      </w:tr>
      <w:tr w:rsidR="00EE1710" w:rsidRPr="006C7D2F" w14:paraId="798EA276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32D324EF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S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3CC135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CD0D08" w14:textId="4B1903F8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45BE3335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Neptunea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antiqua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2CBF4C1A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12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41D73EBD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.65</w:t>
            </w:r>
          </w:p>
        </w:tc>
      </w:tr>
      <w:tr w:rsidR="00EE1710" w:rsidRPr="006C7D2F" w14:paraId="51578BC1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1F4AAEC6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2S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1FACC9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34601A" w14:textId="19BA2161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40A33118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Neptunea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antiqua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4F9F4F98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78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DBD46F2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.1</w:t>
            </w:r>
          </w:p>
        </w:tc>
      </w:tr>
      <w:tr w:rsidR="00EE1710" w:rsidRPr="006C7D2F" w14:paraId="6098209D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5FBDC468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3S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24BE5F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A80E44" w14:textId="149F4961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692060AC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Neptunea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antiqua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1A2993CF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31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48182033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8</w:t>
            </w:r>
          </w:p>
        </w:tc>
      </w:tr>
      <w:tr w:rsidR="00EE1710" w:rsidRPr="006C7D2F" w14:paraId="37C62FD3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66123365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5F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4AA984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562883" w14:textId="3DCEB820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52E8FB59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Platichthy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fles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4EFF58BA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34FBB7C7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2</w:t>
            </w:r>
          </w:p>
        </w:tc>
      </w:tr>
      <w:tr w:rsidR="00EE1710" w:rsidRPr="006C7D2F" w14:paraId="37A379CF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3F935BE3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6F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38E6CA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FA8643" w14:textId="3E7A6BB5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7598315A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Platichthy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fles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6AAA476C" w14:textId="132C24E9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7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0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182F2A5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0</w:t>
            </w:r>
          </w:p>
        </w:tc>
      </w:tr>
      <w:tr w:rsidR="00EE1710" w:rsidRPr="006C7D2F" w14:paraId="5FC64371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24B30AB4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8F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AE55C4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1CE06C" w14:textId="7982CE8D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454A0BEC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Platichthy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fles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44B82A23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68354C8A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0</w:t>
            </w:r>
          </w:p>
        </w:tc>
      </w:tr>
      <w:tr w:rsidR="00EE1710" w:rsidRPr="006C7D2F" w14:paraId="6218E24A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6D106BA7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4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FED8AF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CB8485" w14:textId="2A3AE239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0C0B604B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Clupe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hareng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2B79D2BF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7B96C538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.18</w:t>
            </w:r>
          </w:p>
        </w:tc>
      </w:tr>
      <w:tr w:rsidR="00EE1710" w:rsidRPr="006C7D2F" w14:paraId="1C8D6397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037F25A4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D3B728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26444F" w14:textId="300566DF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32407F17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Clupe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hareng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6F585FE8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C643D38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.44</w:t>
            </w:r>
          </w:p>
        </w:tc>
      </w:tr>
      <w:tr w:rsidR="00EE1710" w:rsidRPr="006C7D2F" w14:paraId="3806339F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5FE56906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5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FAEDDB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83F339" w14:textId="5A483B66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67A0E77B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Clupe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hareng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22DD582A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08C0E1D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9.77</w:t>
            </w:r>
          </w:p>
        </w:tc>
      </w:tr>
      <w:tr w:rsidR="00EE1710" w:rsidRPr="006C7D2F" w14:paraId="00CDEF90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03A1AC8A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7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64DD4E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8AFBDC" w14:textId="201B8F59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58C9AD19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Clupe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hareng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4C026ACD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3C828B2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.34</w:t>
            </w:r>
          </w:p>
        </w:tc>
      </w:tr>
      <w:tr w:rsidR="00EE1710" w:rsidRPr="006C7D2F" w14:paraId="5CDB8C08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07F95852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8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BDF3EC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4345B4" w14:textId="5C571442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355D40B8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Clupe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hareng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558898FA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74618942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.61</w:t>
            </w:r>
          </w:p>
        </w:tc>
      </w:tr>
      <w:tr w:rsidR="00EE1710" w:rsidRPr="006C7D2F" w14:paraId="158B5612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765CC66B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63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34F892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30E30F" w14:textId="13B11A65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20EB8AE0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073B7F82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0974052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7</w:t>
            </w:r>
          </w:p>
        </w:tc>
      </w:tr>
      <w:tr w:rsidR="00EE1710" w:rsidRPr="006C7D2F" w14:paraId="40A52169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2B29C513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68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7A410A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1E2659" w14:textId="0C4E562F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73EDD591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0626FF2F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11869F2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.78</w:t>
            </w:r>
          </w:p>
        </w:tc>
      </w:tr>
      <w:tr w:rsidR="00EE1710" w:rsidRPr="006C7D2F" w14:paraId="638838DF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7C77620F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72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F9E724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251623" w14:textId="344CF31C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478AFB23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39D15857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F36C74A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.56</w:t>
            </w:r>
          </w:p>
        </w:tc>
      </w:tr>
      <w:tr w:rsidR="00EE1710" w:rsidRPr="006C7D2F" w14:paraId="6386C79C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5D764E48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74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A60696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576794" w14:textId="07174F31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4E09925C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6040BC3F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E829B26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.98</w:t>
            </w:r>
          </w:p>
        </w:tc>
      </w:tr>
      <w:tr w:rsidR="00EE1710" w:rsidRPr="006C7D2F" w14:paraId="1BD1F180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7A5FF931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75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E7D552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EF82D5" w14:textId="2445D25C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B0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2DC82C49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7357B45F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6AFA823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51</w:t>
            </w:r>
          </w:p>
        </w:tc>
      </w:tr>
      <w:tr w:rsidR="00EE1710" w:rsidRPr="006C7D2F" w14:paraId="49AF0FD7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0B968418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1M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564F08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22B63C" w14:textId="25A3D8CF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5F6DDAC4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Mytilus edulis</w:t>
            </w:r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146E8BB7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9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6FF29E47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9</w:t>
            </w:r>
          </w:p>
        </w:tc>
      </w:tr>
      <w:tr w:rsidR="00EE1710" w:rsidRPr="006C7D2F" w14:paraId="7DF88EE1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745CCC6E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3M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1B7F4A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EEFFF0" w14:textId="19C13852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0E34BE52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Mytilus edulis</w:t>
            </w:r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187613FA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28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4E91C8A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3</w:t>
            </w:r>
          </w:p>
        </w:tc>
      </w:tr>
      <w:tr w:rsidR="00EE1710" w:rsidRPr="006C7D2F" w14:paraId="4FBCAEF8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4498F093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4M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5212F7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AE6638" w14:textId="249A6155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17537641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Mytilus edulis</w:t>
            </w:r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77EC6677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39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4323CEAE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74</w:t>
            </w:r>
          </w:p>
        </w:tc>
      </w:tr>
      <w:tr w:rsidR="00EE1710" w:rsidRPr="006C7D2F" w14:paraId="51220A33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23067063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7M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123C83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A8506B" w14:textId="5194AE8E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3998D5C8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Mytilus edulis</w:t>
            </w:r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374E3A9D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37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4F2B7486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.51</w:t>
            </w:r>
          </w:p>
        </w:tc>
      </w:tr>
      <w:tr w:rsidR="00EE1710" w:rsidRPr="006C7D2F" w14:paraId="4748BC18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4AF45E70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CD8M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D7B9B1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FB8E52" w14:textId="4FF94BA9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2F13BE41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Mytilus edulis</w:t>
            </w:r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237682A1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01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47E2B1D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03</w:t>
            </w:r>
          </w:p>
        </w:tc>
      </w:tr>
      <w:tr w:rsidR="00EE1710" w:rsidRPr="006C7D2F" w14:paraId="64AE6A03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5117584D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1F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A358E5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95F148" w14:textId="29D87693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16D08338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Platichthy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fles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5846B99C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C4B6D57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8</w:t>
            </w:r>
          </w:p>
        </w:tc>
      </w:tr>
      <w:tr w:rsidR="00EE1710" w:rsidRPr="006C7D2F" w14:paraId="551B222F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5018AB47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0So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6FA7F2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8AD0FF" w14:textId="7049B99E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21246601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Pleuronecte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platessa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0C6A0B22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B39D7DD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8</w:t>
            </w:r>
          </w:p>
        </w:tc>
      </w:tr>
      <w:tr w:rsidR="00EE1710" w:rsidRPr="006C7D2F" w14:paraId="37684516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1F5E5506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1So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F093FC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69E4FE" w14:textId="5762E8E5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127DC2A2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Pleuronecte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platessa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7DA08A21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2E0068F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6</w:t>
            </w:r>
          </w:p>
        </w:tc>
      </w:tr>
      <w:tr w:rsidR="00EE1710" w:rsidRPr="006C7D2F" w14:paraId="52D63F52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4ABC4D8B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2So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F7B4C0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DDE8C4" w14:textId="088D74D5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7779CFDF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Pleuronecte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platessa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17289B4B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BDA5AB3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4</w:t>
            </w:r>
          </w:p>
        </w:tc>
      </w:tr>
      <w:tr w:rsidR="00EE1710" w:rsidRPr="006C7D2F" w14:paraId="7C9D2A4D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6804CB35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8So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F4A093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C0F3FB" w14:textId="35C7C87A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2BF15C14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Pleuronecte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platessa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656640D5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ED215DB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87</w:t>
            </w:r>
          </w:p>
        </w:tc>
      </w:tr>
      <w:tr w:rsidR="00EE1710" w:rsidRPr="006C7D2F" w14:paraId="33169536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4DB0A2C8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9So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61BD35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A458F9" w14:textId="4C62B388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6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1CDC32B8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Pleuronecte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platessa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46927317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7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7B5626AC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4</w:t>
            </w:r>
          </w:p>
        </w:tc>
      </w:tr>
      <w:tr w:rsidR="00EE1710" w:rsidRPr="006C7D2F" w14:paraId="0497EDF4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0197E00B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3St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7AA83D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950661" w14:textId="018E3FA0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5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572858B7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Asterias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ruben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41E048CF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59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4560F5B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.3</w:t>
            </w:r>
          </w:p>
        </w:tc>
      </w:tr>
      <w:tr w:rsidR="00EE1710" w:rsidRPr="006C7D2F" w14:paraId="7B440FD2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64AFF54D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gramStart"/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4St</w:t>
            </w:r>
            <w:proofErr w:type="gram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6275D2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4ED3E0" w14:textId="492BA116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5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4B895D7B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Asterias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ruben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6FD4035C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58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3391CBCC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.43</w:t>
            </w:r>
          </w:p>
        </w:tc>
      </w:tr>
      <w:tr w:rsidR="00EE1710" w:rsidRPr="006C7D2F" w14:paraId="61E064B1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4CCAF03F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gramStart"/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7St</w:t>
            </w:r>
            <w:proofErr w:type="gram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6F8106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B57860" w14:textId="29CF992B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5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16F4691B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Asterias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ruben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3970EB7A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4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3C0689C7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.45</w:t>
            </w:r>
          </w:p>
        </w:tc>
      </w:tr>
      <w:tr w:rsidR="00EE1710" w:rsidRPr="006C7D2F" w14:paraId="386F7122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7348D0B7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gramStart"/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8St</w:t>
            </w:r>
            <w:proofErr w:type="gram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7BFFAE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0C9225" w14:textId="1C33D333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5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2DCF866D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Asterias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ruben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0D64CED4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98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6F5F5C93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11</w:t>
            </w:r>
          </w:p>
        </w:tc>
      </w:tr>
      <w:tr w:rsidR="00EE1710" w:rsidRPr="006C7D2F" w14:paraId="7E19005A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7E46D9EB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gramStart"/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22St</w:t>
            </w:r>
            <w:proofErr w:type="gram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2312B7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91EA8A" w14:textId="0B3A176F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5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55E98CE2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Asterias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ruben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7BCEA9BE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2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4252D097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32</w:t>
            </w:r>
          </w:p>
        </w:tc>
      </w:tr>
      <w:tr w:rsidR="00EE1710" w:rsidRPr="006C7D2F" w14:paraId="572E0220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573C47B8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7K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984518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9F8F18" w14:textId="4EA1B0E0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5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00A1AE25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Limanda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limanda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55A26DDF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35DF933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2</w:t>
            </w:r>
          </w:p>
        </w:tc>
      </w:tr>
      <w:tr w:rsidR="00EE1710" w:rsidRPr="006C7D2F" w14:paraId="496B56F3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7AE68423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2F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682461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488C35" w14:textId="2C0B5A04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5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4E60204A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Platichthy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fles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58C38482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FBF4FF5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6</w:t>
            </w:r>
          </w:p>
        </w:tc>
      </w:tr>
      <w:tr w:rsidR="00EE1710" w:rsidRPr="006C7D2F" w14:paraId="63112C61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5A6EC396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3F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523286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692122" w14:textId="4A8920B9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5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0CA5FF9C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Platichthy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fles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574BB293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3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E0EA65E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6</w:t>
            </w:r>
          </w:p>
        </w:tc>
      </w:tr>
      <w:tr w:rsidR="00EE1710" w:rsidRPr="006C7D2F" w14:paraId="2D385A5C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4F41CD36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37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6A79E5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D30189" w14:textId="09B927CF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4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1ADE460D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Clupe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hareng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5C321D7D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9A22A2B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0</w:t>
            </w:r>
          </w:p>
        </w:tc>
      </w:tr>
      <w:tr w:rsidR="00EE1710" w:rsidRPr="006C7D2F" w14:paraId="32B75C66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291FA317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39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C0849E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AC8462" w14:textId="1F38F86F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4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2683F963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Clupe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hareng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300324F4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3AD8441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2</w:t>
            </w:r>
          </w:p>
        </w:tc>
      </w:tr>
      <w:tr w:rsidR="00EE1710" w:rsidRPr="006C7D2F" w14:paraId="2C661827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74B5EB9D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42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1CD588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3880AC" w14:textId="679F71B2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4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33049BC7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Clupe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hareng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52D8E002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651687D6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.47</w:t>
            </w:r>
          </w:p>
        </w:tc>
      </w:tr>
      <w:tr w:rsidR="00EE1710" w:rsidRPr="006C7D2F" w14:paraId="78145B63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565377E1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45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2ACF59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6176A8" w14:textId="6AD99C6B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4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499A956E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Clupe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hareng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4A63724E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6424EFE7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8</w:t>
            </w:r>
          </w:p>
        </w:tc>
      </w:tr>
      <w:tr w:rsidR="00EE1710" w:rsidRPr="006C7D2F" w14:paraId="680B2815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4AC24CEC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46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0DCE68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B428FF" w14:textId="39529E25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4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2DE2BF8D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Clupe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hareng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6EDB56F1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6FA35545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8</w:t>
            </w:r>
          </w:p>
        </w:tc>
      </w:tr>
      <w:tr w:rsidR="00EE1710" w:rsidRPr="006C7D2F" w14:paraId="7FA970D6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03D7E84D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82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F77B69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462FC8" w14:textId="3189D339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4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2625EF02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184EEBC8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6B81925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.13</w:t>
            </w:r>
          </w:p>
        </w:tc>
      </w:tr>
      <w:tr w:rsidR="00EE1710" w:rsidRPr="006C7D2F" w14:paraId="706AD1DA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0E3C992F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83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CD6575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BA1AFC" w14:textId="0F790D1F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4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741C512D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7D6325ED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FB2FB98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.95</w:t>
            </w:r>
          </w:p>
        </w:tc>
      </w:tr>
      <w:tr w:rsidR="00EE1710" w:rsidRPr="006C7D2F" w14:paraId="77E7DF04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5217E92D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84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59487F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3F3895" w14:textId="31F928D1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4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2926A185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4A0F30C6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43CF0461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.06</w:t>
            </w:r>
          </w:p>
        </w:tc>
      </w:tr>
      <w:tr w:rsidR="00EE1710" w:rsidRPr="006C7D2F" w14:paraId="032850E0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29BA07FD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87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D1447B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3D1F23" w14:textId="3E9FA980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4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3CBD0E93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3BE4E3D6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70558B1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.38</w:t>
            </w:r>
          </w:p>
        </w:tc>
      </w:tr>
      <w:tr w:rsidR="00EE1710" w:rsidRPr="006C7D2F" w14:paraId="5AF45D44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47C235BF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63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94C7A4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BB9D97" w14:textId="0E366999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24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74D10639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11E8A295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4B1FAEF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.62</w:t>
            </w:r>
          </w:p>
        </w:tc>
      </w:tr>
      <w:tr w:rsidR="00EE1710" w:rsidRPr="006C7D2F" w14:paraId="532A4653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176AA02A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4F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8F361C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1BBB9F" w14:textId="587DBABE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19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0F6FA446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Platichthy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fles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48FDBE89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7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498374F2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97</w:t>
            </w:r>
          </w:p>
        </w:tc>
      </w:tr>
      <w:tr w:rsidR="00EE1710" w:rsidRPr="006C7D2F" w14:paraId="5286E135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6F53E5BD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5F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A168BE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3BF5D9" w14:textId="6A71F2A6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19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5B0AD91C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Platichthy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222222"/>
                <w:sz w:val="20"/>
                <w:szCs w:val="20"/>
              </w:rPr>
              <w:t>fles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4A37F2D8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F6C22FB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6</w:t>
            </w:r>
          </w:p>
        </w:tc>
      </w:tr>
      <w:tr w:rsidR="00EE1710" w:rsidRPr="006C7D2F" w14:paraId="2075DF52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46E370F8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5W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71AC84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F4164E" w14:textId="3076AC2A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19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08AC0D7A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Merlangi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merlang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4B8DC50E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8CD8BB8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05</w:t>
            </w:r>
          </w:p>
        </w:tc>
      </w:tr>
      <w:tr w:rsidR="00EE1710" w:rsidRPr="006C7D2F" w14:paraId="40D4E541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10998C52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20W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DA8DC8F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2251B0" w14:textId="53B78346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19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4E14816A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Merlangi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merlang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03B59BC0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6924B8DD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1</w:t>
            </w:r>
          </w:p>
        </w:tc>
      </w:tr>
      <w:tr w:rsidR="00EE1710" w:rsidRPr="006C7D2F" w14:paraId="1064A785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3C043B2B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21W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5EA569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FC56E2" w14:textId="4234013A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19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54F1D70A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Merlangi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merlang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5CD36E8D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364501D9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4</w:t>
            </w:r>
          </w:p>
        </w:tc>
      </w:tr>
      <w:tr w:rsidR="00EE1710" w:rsidRPr="006C7D2F" w14:paraId="321B7954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14D09E56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29W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56FF6B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91775C" w14:textId="601FDE04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19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53C7361B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Merlangi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merlang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1C7391F6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8B35047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2</w:t>
            </w:r>
          </w:p>
        </w:tc>
      </w:tr>
      <w:tr w:rsidR="00EE1710" w:rsidRPr="006C7D2F" w14:paraId="48365CEF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1E5B42B4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30W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1AA8D1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CB20F5" w14:textId="41953863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19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41DA4419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Merlangi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merlang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6D7337F0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7835EF9D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6</w:t>
            </w:r>
          </w:p>
        </w:tc>
      </w:tr>
      <w:tr w:rsidR="00EE1710" w:rsidRPr="006C7D2F" w14:paraId="36530DC5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2F8D33B4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50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0557FB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0D1EFD" w14:textId="14A10E40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B29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322472BB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Clupe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hareng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3B523FE2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D6993AC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</w:t>
            </w:r>
          </w:p>
        </w:tc>
      </w:tr>
      <w:tr w:rsidR="00EE1710" w:rsidRPr="006C7D2F" w14:paraId="0FE2337C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6B0226A3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52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9129A9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F80857" w14:textId="01AC7064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B29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584F2842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Clupe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hareng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6FC84374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70D0A8A2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8</w:t>
            </w:r>
          </w:p>
        </w:tc>
      </w:tr>
      <w:tr w:rsidR="00EE1710" w:rsidRPr="006C7D2F" w14:paraId="4D6F2A88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1F1E9CFA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53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78D64B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C1F348" w14:textId="4F605636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B29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68DAC9C4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Clupe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hareng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2C7B6468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4C7BB75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</w:t>
            </w:r>
          </w:p>
        </w:tc>
      </w:tr>
      <w:tr w:rsidR="00EE1710" w:rsidRPr="006C7D2F" w14:paraId="188F3DE1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17771F9B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57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044949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7C5667" w14:textId="3DD84410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B29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3151115D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Clupe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hareng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0E13F86D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F2E26B2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6</w:t>
            </w:r>
          </w:p>
        </w:tc>
      </w:tr>
      <w:tr w:rsidR="00EE1710" w:rsidRPr="006C7D2F" w14:paraId="42C68912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69EF382D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58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4B0CE3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3A2193" w14:textId="2CB8009E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B29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11BDAA9D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Clupe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hareng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3446F82B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1AB46C4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6</w:t>
            </w:r>
          </w:p>
        </w:tc>
      </w:tr>
      <w:tr w:rsidR="00EE1710" w:rsidRPr="006C7D2F" w14:paraId="67990A08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77505F3E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05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62C5B5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479815" w14:textId="29FC68F8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B29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60970B36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1D95EEE3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BFA2CE5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.18</w:t>
            </w:r>
          </w:p>
        </w:tc>
      </w:tr>
      <w:tr w:rsidR="00EE1710" w:rsidRPr="006C7D2F" w14:paraId="1C16711F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516B0678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75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E40070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F1902B" w14:textId="5353B514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B29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02B69C67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329AD830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796468D3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.34</w:t>
            </w:r>
          </w:p>
        </w:tc>
      </w:tr>
      <w:tr w:rsidR="00EE1710" w:rsidRPr="006C7D2F" w14:paraId="15D4B378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756EA8D7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84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5041A8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F3A61E" w14:textId="4D56A8F1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B29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56650DD3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7DD045A5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3A0CBDA8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.06</w:t>
            </w:r>
          </w:p>
        </w:tc>
      </w:tr>
      <w:tr w:rsidR="00EE1710" w:rsidRPr="006C7D2F" w14:paraId="2632020C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3F3F20B7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CD87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D6ECB0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42FE79" w14:textId="109BF5E1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B29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576FFC8E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7E38B1EB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600E7882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.23</w:t>
            </w:r>
          </w:p>
        </w:tc>
      </w:tr>
      <w:tr w:rsidR="00EE1710" w:rsidRPr="006C7D2F" w14:paraId="5809126C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00C00D9D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91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D6DDB4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043FE5" w14:textId="4A34616D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B29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2B977A88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6D448A8C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79840036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.99</w:t>
            </w:r>
          </w:p>
        </w:tc>
      </w:tr>
      <w:tr w:rsidR="00EE1710" w:rsidRPr="006C7D2F" w14:paraId="49B30076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07716281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09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DC9E25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ABBC85" w14:textId="568A5E46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D57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2F9980CA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2EEE8A18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03483DA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48</w:t>
            </w:r>
          </w:p>
        </w:tc>
      </w:tr>
      <w:tr w:rsidR="00EE1710" w:rsidRPr="006C7D2F" w14:paraId="784E7459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01A6FD2E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10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4B853B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431921" w14:textId="154F8ECE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D57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7C3C2A9D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2B3BBD1A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DD24FDC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27</w:t>
            </w:r>
          </w:p>
        </w:tc>
      </w:tr>
      <w:tr w:rsidR="00EE1710" w:rsidRPr="006C7D2F" w14:paraId="6311B0F9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49BF2B00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12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E16EF3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6A32D8" w14:textId="2826337A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D57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7684A249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5952C10E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6C51DB6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91</w:t>
            </w:r>
          </w:p>
        </w:tc>
      </w:tr>
      <w:tr w:rsidR="00EE1710" w:rsidRPr="006C7D2F" w14:paraId="375F1D9E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17A8588A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14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597615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13D632" w14:textId="5C91A3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D57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27FC34C4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11811361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FD1315A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.28</w:t>
            </w:r>
          </w:p>
        </w:tc>
      </w:tr>
      <w:tr w:rsidR="00EE1710" w:rsidRPr="006C7D2F" w14:paraId="408A98F5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353FEB14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115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2A3541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49FA66" w14:textId="5A38E565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D57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73D1CB8E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rattus</w:t>
            </w:r>
            <w:proofErr w:type="spellEnd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527AED03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0E3719E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02</w:t>
            </w:r>
          </w:p>
        </w:tc>
      </w:tr>
      <w:tr w:rsidR="00EE1710" w:rsidRPr="006C7D2F" w14:paraId="317C0A6F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3FEB08E1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60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C08591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D0DFC0" w14:textId="53C53360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D57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5D570420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Clupe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hareng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6E462048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3515023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</w:t>
            </w:r>
          </w:p>
        </w:tc>
      </w:tr>
      <w:tr w:rsidR="00EE1710" w:rsidRPr="006C7D2F" w14:paraId="26110E22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37A0F252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61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7D04F0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333A2A" w14:textId="4F50C1FD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D57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213B7DE9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Clupe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hareng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025A1B0E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5CC9F88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6</w:t>
            </w:r>
          </w:p>
        </w:tc>
      </w:tr>
      <w:tr w:rsidR="00EE1710" w:rsidRPr="006C7D2F" w14:paraId="7ECB4378" w14:textId="77777777" w:rsidTr="00EE1710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06A3D876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63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B3D240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95C19B" w14:textId="682EF820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D57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6AE17E93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Clupe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hareng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67C1CA28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0754B02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</w:t>
            </w:r>
          </w:p>
        </w:tc>
      </w:tr>
      <w:tr w:rsidR="00EE1710" w:rsidRPr="006C7D2F" w14:paraId="2FF1B96D" w14:textId="77777777" w:rsidTr="00F84B1A">
        <w:trPr>
          <w:trHeight w:val="300"/>
        </w:trPr>
        <w:tc>
          <w:tcPr>
            <w:tcW w:w="1027" w:type="dxa"/>
            <w:shd w:val="clear" w:color="auto" w:fill="auto"/>
            <w:noWrap/>
            <w:vAlign w:val="center"/>
            <w:hideMark/>
          </w:tcPr>
          <w:p w14:paraId="2A8C248C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68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62D30B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/04/20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473213" w14:textId="6CF1CF12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D57</w:t>
            </w:r>
          </w:p>
        </w:tc>
        <w:tc>
          <w:tcPr>
            <w:tcW w:w="2170" w:type="dxa"/>
            <w:shd w:val="clear" w:color="auto" w:fill="auto"/>
            <w:noWrap/>
            <w:vAlign w:val="center"/>
            <w:hideMark/>
          </w:tcPr>
          <w:p w14:paraId="56094EC2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Clupe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harengus</w:t>
            </w:r>
            <w:proofErr w:type="spellEnd"/>
          </w:p>
        </w:tc>
        <w:tc>
          <w:tcPr>
            <w:tcW w:w="944" w:type="dxa"/>
            <w:shd w:val="clear" w:color="auto" w:fill="auto"/>
            <w:noWrap/>
            <w:vAlign w:val="center"/>
            <w:hideMark/>
          </w:tcPr>
          <w:p w14:paraId="3E1F4517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0AA4A50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8</w:t>
            </w:r>
          </w:p>
        </w:tc>
      </w:tr>
      <w:tr w:rsidR="00EE1710" w:rsidRPr="006C7D2F" w14:paraId="75CCEB04" w14:textId="77777777" w:rsidTr="00F84B1A">
        <w:trPr>
          <w:trHeight w:val="300"/>
        </w:trPr>
        <w:tc>
          <w:tcPr>
            <w:tcW w:w="102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672A7A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D69H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58187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/04/201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717F1" w14:textId="13A1D184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D57</w:t>
            </w:r>
          </w:p>
        </w:tc>
        <w:tc>
          <w:tcPr>
            <w:tcW w:w="217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FCFBF" w14:textId="77777777" w:rsidR="00EE1710" w:rsidRPr="006C7D2F" w:rsidRDefault="00EE171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Clupea </w:t>
            </w:r>
            <w:proofErr w:type="spellStart"/>
            <w:r w:rsidRPr="006C7D2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harengus</w:t>
            </w:r>
            <w:proofErr w:type="spellEnd"/>
          </w:p>
        </w:tc>
        <w:tc>
          <w:tcPr>
            <w:tcW w:w="94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1C746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.5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6B00E" w14:textId="77777777" w:rsidR="00EE1710" w:rsidRPr="006C7D2F" w:rsidRDefault="00EE1710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C7D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6</w:t>
            </w:r>
          </w:p>
        </w:tc>
      </w:tr>
    </w:tbl>
    <w:p w14:paraId="1DF3E244" w14:textId="77777777" w:rsidR="00C72597" w:rsidRDefault="00C72597" w:rsidP="005449EC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09ACAFB6" w14:textId="64D1390E" w:rsidR="00C72597" w:rsidRDefault="00C72597" w:rsidP="005449EC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6D59C7DD" w14:textId="7AA819A0" w:rsidR="009C5FB6" w:rsidRDefault="00B60DBF" w:rsidP="005449EC">
      <w:pPr>
        <w:spacing w:line="276" w:lineRule="auto"/>
        <w:rPr>
          <w:rFonts w:ascii="Times New Roman" w:hAnsi="Times New Roman" w:cs="Times New Roman"/>
          <w:sz w:val="24"/>
          <w:szCs w:val="24"/>
        </w:rPr>
        <w:sectPr w:rsidR="009C5FB6">
          <w:headerReference w:type="default" r:id="rId7"/>
          <w:footerReference w:type="default" r:id="rId8"/>
          <w:pgSz w:w="12240" w:h="15840"/>
          <w:pgMar w:top="1701" w:right="1134" w:bottom="1701" w:left="1134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80FD8B5" w14:textId="6C8AD38C" w:rsidR="00C72597" w:rsidRPr="00C72597" w:rsidRDefault="00C72597" w:rsidP="005449EC">
      <w:pPr>
        <w:spacing w:line="276" w:lineRule="auto"/>
        <w:ind w:left="-851"/>
        <w:rPr>
          <w:rFonts w:ascii="Times New Roman" w:hAnsi="Times New Roman" w:cs="Times New Roman"/>
          <w:sz w:val="24"/>
          <w:szCs w:val="24"/>
        </w:rPr>
      </w:pPr>
      <w:r w:rsidRPr="00C72597">
        <w:rPr>
          <w:rFonts w:ascii="Times New Roman" w:hAnsi="Times New Roman" w:cs="Times New Roman"/>
          <w:sz w:val="24"/>
          <w:szCs w:val="24"/>
        </w:rPr>
        <w:lastRenderedPageBreak/>
        <w:t>Table S</w:t>
      </w:r>
      <w:r w:rsidR="002A0832">
        <w:rPr>
          <w:rFonts w:ascii="Times New Roman" w:hAnsi="Times New Roman" w:cs="Times New Roman"/>
          <w:sz w:val="24"/>
          <w:szCs w:val="24"/>
        </w:rPr>
        <w:t>2</w:t>
      </w:r>
      <w:r w:rsidRPr="00C72597">
        <w:rPr>
          <w:rFonts w:ascii="Times New Roman" w:hAnsi="Times New Roman" w:cs="Times New Roman"/>
          <w:sz w:val="24"/>
          <w:szCs w:val="24"/>
        </w:rPr>
        <w:t xml:space="preserve">. Amino acid </w:t>
      </w:r>
      <w:r w:rsidRPr="00C72597">
        <w:rPr>
          <w:rFonts w:ascii="Symbol" w:hAnsi="Symbol" w:cs="Times New Roman"/>
          <w:sz w:val="24"/>
          <w:szCs w:val="24"/>
        </w:rPr>
        <w:t></w:t>
      </w:r>
      <w:r w:rsidRPr="00C72597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C72597">
        <w:rPr>
          <w:rFonts w:ascii="Times New Roman" w:hAnsi="Times New Roman" w:cs="Times New Roman"/>
          <w:sz w:val="24"/>
          <w:szCs w:val="24"/>
        </w:rPr>
        <w:t>C values (</w:t>
      </w:r>
      <w:proofErr w:type="spellStart"/>
      <w:r w:rsidRPr="00C72597">
        <w:rPr>
          <w:rFonts w:ascii="Times New Roman" w:hAnsi="Times New Roman" w:cs="Times New Roman"/>
          <w:sz w:val="24"/>
          <w:szCs w:val="24"/>
        </w:rPr>
        <w:t>mean±standard</w:t>
      </w:r>
      <w:proofErr w:type="spellEnd"/>
      <w:r w:rsidRPr="00C72597">
        <w:rPr>
          <w:rFonts w:ascii="Times New Roman" w:hAnsi="Times New Roman" w:cs="Times New Roman"/>
          <w:sz w:val="24"/>
          <w:szCs w:val="24"/>
        </w:rPr>
        <w:t xml:space="preserve"> deviation; n=3)</w:t>
      </w:r>
      <w:r>
        <w:rPr>
          <w:rFonts w:ascii="Times New Roman" w:hAnsi="Times New Roman" w:cs="Times New Roman"/>
          <w:sz w:val="24"/>
          <w:szCs w:val="24"/>
        </w:rPr>
        <w:t>.</w:t>
      </w:r>
    </w:p>
    <w:tbl>
      <w:tblPr>
        <w:tblW w:w="13730" w:type="dxa"/>
        <w:tblInd w:w="-851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677"/>
        <w:gridCol w:w="479"/>
        <w:gridCol w:w="155"/>
        <w:gridCol w:w="281"/>
        <w:gridCol w:w="431"/>
        <w:gridCol w:w="155"/>
        <w:gridCol w:w="281"/>
        <w:gridCol w:w="431"/>
        <w:gridCol w:w="155"/>
        <w:gridCol w:w="281"/>
        <w:gridCol w:w="431"/>
        <w:gridCol w:w="155"/>
        <w:gridCol w:w="281"/>
        <w:gridCol w:w="431"/>
        <w:gridCol w:w="155"/>
        <w:gridCol w:w="281"/>
        <w:gridCol w:w="431"/>
        <w:gridCol w:w="155"/>
        <w:gridCol w:w="281"/>
        <w:gridCol w:w="431"/>
        <w:gridCol w:w="155"/>
        <w:gridCol w:w="281"/>
        <w:gridCol w:w="431"/>
        <w:gridCol w:w="155"/>
        <w:gridCol w:w="281"/>
        <w:gridCol w:w="431"/>
        <w:gridCol w:w="155"/>
        <w:gridCol w:w="281"/>
        <w:gridCol w:w="431"/>
        <w:gridCol w:w="155"/>
        <w:gridCol w:w="281"/>
        <w:gridCol w:w="431"/>
        <w:gridCol w:w="155"/>
        <w:gridCol w:w="281"/>
        <w:gridCol w:w="431"/>
        <w:gridCol w:w="155"/>
        <w:gridCol w:w="281"/>
        <w:gridCol w:w="431"/>
        <w:gridCol w:w="155"/>
        <w:gridCol w:w="281"/>
        <w:gridCol w:w="431"/>
        <w:gridCol w:w="155"/>
        <w:gridCol w:w="281"/>
        <w:gridCol w:w="431"/>
        <w:gridCol w:w="155"/>
        <w:gridCol w:w="281"/>
      </w:tblGrid>
      <w:tr w:rsidR="00B23E83" w:rsidRPr="00B23E83" w14:paraId="27AC4B8D" w14:textId="77777777" w:rsidTr="00F84B1A">
        <w:trPr>
          <w:trHeight w:val="300"/>
          <w:tblHeader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0C7AAF" w14:textId="217A3354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ID</w:t>
            </w:r>
          </w:p>
        </w:tc>
        <w:tc>
          <w:tcPr>
            <w:tcW w:w="4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CB4C7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Al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41304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E4B18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7AB32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B23E83"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Asx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379A5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29A84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2A1C2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B23E83"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Glx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8745B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8A117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CDAEF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B23E83"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Gly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BF244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E0C2F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A4568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Hi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980F8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984E0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F69E9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Il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2FC3B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74967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BDB35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Leu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95F57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F6761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1C984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Ly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0BEDA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A83F0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8623C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Met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17E41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95E27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1D5A6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B23E83"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Phe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21E83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D6C59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665D5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Pr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178A4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209E0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5C7E3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Se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63CD7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CD356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858F1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B23E83"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Thr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CF893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D0332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46A0F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Ty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9A79C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3F854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E93D3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Va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DEAFA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04EAB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</w:tr>
      <w:tr w:rsidR="00B23E83" w:rsidRPr="00B23E83" w14:paraId="445D4042" w14:textId="77777777" w:rsidTr="00F84B1A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B27B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K</w:t>
            </w:r>
          </w:p>
        </w:tc>
        <w:tc>
          <w:tcPr>
            <w:tcW w:w="47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0791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2D12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F446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EE3F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CC42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D562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EA4B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1705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0C45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89FD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2.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9907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8F5E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DBD3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09FD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14E5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8380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9B4B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624E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2DF3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A931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94C6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4884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CA72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4F56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67A4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CFEB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5341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BF5E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5647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B7F3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B7ED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D407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DF61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664F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4.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C095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EE52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A233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6.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6069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6BFB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6B88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32C4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7647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5B83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8FC6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8074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</w:tr>
      <w:tr w:rsidR="00B23E83" w:rsidRPr="00B23E83" w14:paraId="4E883423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706A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3K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73D5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8F21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B709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BE2D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B427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133E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0337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3A90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79BE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4AF2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2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05AE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B89A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BFD8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99FD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61B1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9A08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0928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2B21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7F7A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4718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4E45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7FD2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8639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1733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D08B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5817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3C83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4724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092D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D15E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EC8D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BAC3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B594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BFC3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4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694A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1B4F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9448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6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690C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C58A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1504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1F00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187B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0758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8E9F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5B97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</w:tr>
      <w:tr w:rsidR="00B23E83" w:rsidRPr="00B23E83" w14:paraId="7178E96B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507F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4K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E919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48DB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EB93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380B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DC63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B299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7635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BDAF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D5E4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6840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3461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5133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EC83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30E6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BDF3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EB5A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C2AA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C1D3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A49D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0463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2051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A392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F089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9AC5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5B93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F0F2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5306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E7BB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DF4D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6237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B336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069A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15CE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680E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1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B2BF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1FEE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D379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A7AD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8566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7EA1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C361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30F7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5AB5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AF14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75EB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</w:tr>
      <w:tr w:rsidR="00B23E83" w:rsidRPr="00B23E83" w14:paraId="5D594A3D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F996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6K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C845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DF6D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36C0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4EF4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D999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930D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4320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002B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628D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87BB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F189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FFF8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B86C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DA5B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AD37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E62D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3260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5C1E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D07C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001A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B985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112F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02AE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B803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3A29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0588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2558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794A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D98B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86F1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B5BB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A4D7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A2A0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BA5B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210E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F9EE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FB8B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F2D0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F99A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7286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7191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9985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5078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FD24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241F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</w:tr>
      <w:tr w:rsidR="00B23E83" w:rsidRPr="00B23E83" w14:paraId="197AF395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1F84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8K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E87C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B717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C1D4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CC24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502C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7FA2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4D28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D8AD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529D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3B43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56CE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FF2B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E7E8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85E5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878C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EABE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5CAE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6083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5E8F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7346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24A1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1BCD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70F9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E4C1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A746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FC5D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6AFA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CDFD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372C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7F17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68D7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EBD8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A3BC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37F8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F712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581C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F514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E094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6D12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1C98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D71D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56CF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154F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51B1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C14E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</w:tr>
      <w:tr w:rsidR="00B23E83" w:rsidRPr="00B23E83" w14:paraId="14B709A8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F52C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F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85AB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DDD7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567F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2F4E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A314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0AE0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148D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3409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178F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B21E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08A4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5030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229D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AFD9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F220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A66A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FE56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0CC7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059C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106D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FBD3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9FA4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2A0A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AD97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6D65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AD04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6195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7637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EC66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E743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E876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C5CB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CE4F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7C81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412B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DDF3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88BA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6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1931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530C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CFE2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F49C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D494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2072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970D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B6DF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</w:tr>
      <w:tr w:rsidR="00B23E83" w:rsidRPr="00B23E83" w14:paraId="765C5E23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A32D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2F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D66E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09A7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34B3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9FB8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2ABB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1ED7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E9B6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BD33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201C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AF64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5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5CF9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A962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E062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F7BF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3C13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7FAD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E520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EE86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5D6D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FA47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6139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A937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7658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F32E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0A49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79C5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45FE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045F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9B44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6F36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53D0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39B6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E629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8107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CA37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8A85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FA2D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8097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127B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DD53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8DC1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F708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C207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73F8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C783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</w:tr>
      <w:tr w:rsidR="00B23E83" w:rsidRPr="00B23E83" w14:paraId="1EFA57E8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44DE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M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DE4B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D4BF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79DF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2F94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1BA4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463C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49A4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FF04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1ED7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0035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2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CE61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2DC4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8D81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7F8A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BCF6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071F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1F35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22BA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24D1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50D0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1A7E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3F58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F325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B9FA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7C3E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405C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F9E3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5201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CB4C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EEB8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ED30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3128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AB47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9F09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1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026C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C6A2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1F79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370E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052F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AF63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46FD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2D54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E018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C887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CAFA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</w:tr>
      <w:tr w:rsidR="00B23E83" w:rsidRPr="00B23E83" w14:paraId="0294E248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B1D6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3M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39BC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C3DA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6A62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223A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DA72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1C6C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38AB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CB6A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8761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7447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3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B847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4C7C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015B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F2A0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C797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C3D5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A298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790E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EF9F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8188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0C0F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69A3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81B4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C76E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B11A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200D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861D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E9EF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5617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8F61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66EE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89E5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FE31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902D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1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ECCC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2732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8E4A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9B98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06E5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55C2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D945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FD83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5B7C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911C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CFFF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</w:tr>
      <w:tr w:rsidR="00B23E83" w:rsidRPr="00B23E83" w14:paraId="7DA23E2A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98A1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4M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2AAE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46DD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7856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6DE7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1980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3319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26C4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00A3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51C4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A950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2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4011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A972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4F40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19F7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018B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0CE9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253D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748E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4B20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F079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323A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C1B9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BE3E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2B94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9F67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1E74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1C49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09B9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EDB6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40AE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36D3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291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ECA6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74E4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1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2952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06B7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7382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10E8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7F26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BB96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3952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DEDF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F96D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A9C1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2B3A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</w:tr>
      <w:tr w:rsidR="00B23E83" w:rsidRPr="00B23E83" w14:paraId="10094043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7DC2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5M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67B3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106A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823D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377F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D698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698D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160E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003C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E564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1430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3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53DD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1E98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7942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BDFB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2E5E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B522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C27B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D81F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071D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C486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1941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A407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9065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4955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2EA4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16E7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6D30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B3FB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8068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03C7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C9AF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2BC1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7AD6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5296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2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2497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8DCB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7BF0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76C7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A039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8FF0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C25A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D526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F385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17CA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7259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</w:tr>
      <w:tr w:rsidR="00B23E83" w:rsidRPr="00B23E83" w14:paraId="12306FDA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3053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6M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C9FC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B162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D7CC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7E6D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04B6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8B0B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F31B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33B4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51D8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AC87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1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86F5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34F3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2D43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2FBC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28A1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86B0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F8B4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E9CB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F4A1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9250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E2F8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1E11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474F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8D4B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5634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E326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02EE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4F29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B896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3530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5950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2103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416E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01D8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2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9639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E5D6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18E6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0235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87D0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02BE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16B5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0302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3A3C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DF25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5C0C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</w:tr>
      <w:tr w:rsidR="00B23E83" w:rsidRPr="00B23E83" w14:paraId="431BD8AA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FB97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St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AD7B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4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20D8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EA90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80E7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0EF9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411F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27E6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84CC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61E7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BD9E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1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44E5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F038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71F4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8648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45DB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B04F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9BA3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9A4F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9D75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809D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F3F8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4C22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4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9678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473B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801A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368A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2055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2AEA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2CEF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A266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02D5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90A7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48F7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FABB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3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B077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90E8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E5B4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FB82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7E35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A600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2759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6BAA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4C3B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3F0E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ECAE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</w:tr>
      <w:tr w:rsidR="00B23E83" w:rsidRPr="00B23E83" w14:paraId="6C0879C5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3C12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2St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6F03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ADE3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B316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3255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B79A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6E4B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133A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721C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6904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AB3B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5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E245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5E14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0EE7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8F43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DC98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9414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AC0D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42BA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C819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3328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5336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1437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618A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C922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F2FE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D1C3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124E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19C7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C665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DBFD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4639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E115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D17B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4B0B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C040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3F03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430A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5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A232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3250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12FB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F6AE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4CBF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2082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0250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84C0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</w:tr>
      <w:tr w:rsidR="00B23E83" w:rsidRPr="00B23E83" w14:paraId="44CBA3F0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473F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4St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1150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FBE7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C070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53E0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960C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2315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AE2C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A5A1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EE98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1398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8E25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ECA9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FC1A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5DF1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D508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606B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D11A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BAFE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70DA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37B0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2F68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8B47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F489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188B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70B4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990F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B479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57ED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FA69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5E5C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E2DE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50DD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150D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730A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2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1793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4F07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95D1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4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4479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B53B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7174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5C8E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A11C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8C56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AC10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C595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</w:tr>
      <w:tr w:rsidR="00B23E83" w:rsidRPr="00B23E83" w14:paraId="29BE2AC5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CFF6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7St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F351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473F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0D46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1EDF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3793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F2F2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150D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67E1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F8D6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13F0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4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ACA0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53F0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F597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7077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70C2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AAB9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5446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EE68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DEC0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5C55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0051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08B4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B7AD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5048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1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B177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F1B9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1A1D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B250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8488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3F5E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C9C7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B785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580A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5135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3721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D418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8FD4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4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9E0C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093B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FF5D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7774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7926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8F27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B29D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09F5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</w:tr>
      <w:tr w:rsidR="00B23E83" w:rsidRPr="00B23E83" w14:paraId="616D63BC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B90B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9St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AE14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1D1F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1A54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1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EBB3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0CA6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2A03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88DE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7EA4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34AB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6D6D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C564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61A9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7BD7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B920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E320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1C01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1DBE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E590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A528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D285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0570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7C32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72CB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BA8D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8648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603B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82C9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3526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E1AE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BF58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7FAF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2A56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1111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8F4E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6E93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E243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0637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4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5A8D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C539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FCD3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1103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73E2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959C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5224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187A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</w:tr>
      <w:tr w:rsidR="00B23E83" w:rsidRPr="00B23E83" w14:paraId="56E0F789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8163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Sn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9EE1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EB5B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E793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CE1F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56FE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40E4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557B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30D1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98CE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0908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1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6685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E63E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C07A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FB23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3F80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F636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498F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C367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114D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9781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1BB9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7500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5D5C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7778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16B6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1535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5ED3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9556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F34A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2CBE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4EE0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B5FB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4215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0A88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D2DC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2587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82B3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EA4F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C46D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58FA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4B75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A248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8110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320E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1F71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</w:tr>
      <w:tr w:rsidR="00B23E83" w:rsidRPr="00B23E83" w14:paraId="390D1E17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515D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2Sn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4A9F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9F53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0787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A96C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7C59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4BFA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A06B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FB30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30D1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B3D5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5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D461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5BFA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5924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A75E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A084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C018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3764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E552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538D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380F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7D8F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BC6B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4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3108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CFD4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D738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5904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CE14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AAFA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0FA6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3E4E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0C8A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DC57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D658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D039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0D63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69B3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DD01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6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5024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47A3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15A7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8297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BE12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A232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2BA8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9909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</w:tr>
      <w:tr w:rsidR="00B23E83" w:rsidRPr="00B23E83" w14:paraId="3C7B4CC9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8306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3Sn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57CF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6F2C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BC1B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336A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4DF8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08B6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1835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8FAB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75BA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4FF3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5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F0B0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74B6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5C22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55FE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CFAA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9D66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3FF0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C34F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8F51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076B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7E74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09F0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1C2A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49AB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F49F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5AED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1890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3D03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726D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AF38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D7CE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E65B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1F51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4C06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741F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93EF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1A56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46F0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492B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C9C1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E027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25C3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8658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C953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4FAE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</w:tr>
      <w:tr w:rsidR="00B23E83" w:rsidRPr="00B23E83" w14:paraId="01A0B3EC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D8A1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5F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6A03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D495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3E6B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6352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2B23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C1B5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26C9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BCFD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14AC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EFF8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6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C9C5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7142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C950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EE3C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3EFE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8334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354D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AFBE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F669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EE71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39D4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6147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4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C31B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BDF1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A7C9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AF47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14ED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BB27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9E64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41F5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3158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D125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46B1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D3E0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0855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9501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3A18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6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8CA6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8BB4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4D2E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ADDF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28A4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0749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52C0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7EA3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</w:tr>
      <w:tr w:rsidR="00B23E83" w:rsidRPr="00B23E83" w14:paraId="7F32DD11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30ED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6F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D517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AC47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EF77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821E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9E2C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CCA4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9AAB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5FD0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9B0C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F2F4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4F1E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23A7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8A1A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E114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AB96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8472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E0C7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109A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BE5A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6AC1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49A9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BA88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D030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A288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21FC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A19D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E334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32E3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20AD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6BFF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E07E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1AE6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BEFC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A304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C152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4337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71BD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40F7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2854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FB2F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23E3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AC26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139F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8BFC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2C88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</w:tr>
      <w:tr w:rsidR="00B23E83" w:rsidRPr="00B23E83" w14:paraId="6FDF0BEA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7DE1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8F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F2CF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D8E3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5EFE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170E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2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4E45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8038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CB89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29BE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3A9F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D03C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80AA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E9BC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B616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3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4C87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C715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4580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25E2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22AC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FC17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E2D1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518B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2B96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FFE8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49E5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A6D6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307E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3888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8974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1480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5135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34EB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2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07E9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5C0E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6013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2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93D4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16DC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DCEC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26D7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DC7B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3A9E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99E0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0DC6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3E4B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9E1A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36F3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</w:tr>
      <w:tr w:rsidR="00B23E83" w:rsidRPr="00B23E83" w14:paraId="2CA129D4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8F5E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4H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EC6A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8F5A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4C57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8FA4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5E2D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C074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113D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2735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FF42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729E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4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F6EA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5513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A770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67BD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A285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AA31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0860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17F2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7A3C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2F45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5834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A1F6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449E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3EA5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14FF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57A1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9A98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8C24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3219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DB13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39C3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D982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3727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A94E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EFD5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9DEE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8234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DFD7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25BB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50A8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2548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1BDA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6486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5487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94F3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</w:tr>
      <w:tr w:rsidR="00B23E83" w:rsidRPr="00B23E83" w14:paraId="6A6A7ED6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E87F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H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3531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882D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F220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956C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33A9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C212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FBA2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4D81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38CA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6C9E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2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BFBA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23D5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8F0C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8D90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AD53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323A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BBB1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58A9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3B5D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3451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EF46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2D3D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65A7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A56C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F394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61D3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C4D9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9FFB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4B3A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BE34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B190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CBDA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540E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8D54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6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C124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66B8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7572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6855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5900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426D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2604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3F50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C160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73BB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A44B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</w:tr>
      <w:tr w:rsidR="00B23E83" w:rsidRPr="00B23E83" w14:paraId="537A4C16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0C29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5H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5F57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5E10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7398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7352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FFB9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33CC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E5F6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DC69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9154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13C8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4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AC4D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DDA0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2E0D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77F5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C855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453E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42BC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016C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5E36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2830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8458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0448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1CBE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7529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8AC1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EFFD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AB7E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DBAA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DCF2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150D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6CC6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B664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F7EB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E2DC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EA40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762A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F9C4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ADE7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5DF3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1F6B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3606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5AAD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854D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ADE2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913D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</w:tr>
      <w:tr w:rsidR="00B23E83" w:rsidRPr="00B23E83" w14:paraId="0AE5B963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5B7F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7H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E6B1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0648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E11F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533E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4538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5F1A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4A50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BE61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6030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DF54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3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6D22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8C83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663C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E11F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53B8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9865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4228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C99B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1B5B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4AB6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FA52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F656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27FB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A015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173F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AA80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C80C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1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4947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0EBC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21AD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D8DD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8419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9CDD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ABEF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C1DD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15F0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66F0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6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EF65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DB01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A251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D09E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14E5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62ED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0283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41A6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</w:tr>
      <w:tr w:rsidR="00B23E83" w:rsidRPr="00B23E83" w14:paraId="32D8F2F0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5C7E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8H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1F66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79ED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4B55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E407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B2DD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A04B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4C7F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8FC0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924C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3F14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B2F3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0353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5603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8AF1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0E28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F86E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7EDD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B3BD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3D44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305C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16B4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E31C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9749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AAD0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BEBA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B91D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61BC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3754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63D0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FACC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41E7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1A2B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BCDA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E2A1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239D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25D8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BBFA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3D31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6E5E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E13F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0389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8584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001C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FE7A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8029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</w:tr>
      <w:tr w:rsidR="00B23E83" w:rsidRPr="00B23E83" w14:paraId="3D13AEC4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CB9F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63S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78F0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6C5E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2F7E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D093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895D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A59A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DA2F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10AD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A77C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30A9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2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A9DF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A2B4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A040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948D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C918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8136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D401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FAA5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771A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ED7A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4C57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73F5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6BF4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5079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1354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59D5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2D7F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32C9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36AD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576F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2C86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F51B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DBC3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A0D0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396B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9F95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073E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5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B15D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1F0C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E34E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FF6A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7419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CD3B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1F4D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B616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</w:tr>
      <w:tr w:rsidR="00B23E83" w:rsidRPr="00B23E83" w14:paraId="76230B5A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457A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lastRenderedPageBreak/>
              <w:t>CD168S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3F30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ECDA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33F8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9E88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B4B6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7A02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6EE4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0D16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EE0C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2AD4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4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F4FD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6E86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DEC6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37F2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2543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663C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F9FC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1ED0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E63D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8B0C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1B5C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8639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0B9A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FC90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0380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27C2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09CB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8B7B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D2AA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AC2A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9728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B8F4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4F99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85C1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2B63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4B16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74F7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0F3F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BD0C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6174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89BB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BBFC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8595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8D6C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40DD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</w:tr>
      <w:tr w:rsidR="00B23E83" w:rsidRPr="00B23E83" w14:paraId="244C3889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7624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72S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1E48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90BB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39BA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6977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E064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48FC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D0DB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46E2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21F5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9124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3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F77D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6A1C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9C54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2418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7F6B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07FE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7AE5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7146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63EA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E967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F082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7BCF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94DE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EB8F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B977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F0DC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102E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A4AB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20C2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9FA2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F9CC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DCDD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D90D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A275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477B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1A76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F36C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4C0B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1F93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2401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1B5E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BD3D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BBA4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6616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40E7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</w:tr>
      <w:tr w:rsidR="00B23E83" w:rsidRPr="00B23E83" w14:paraId="5C6B0E52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1ADE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74S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9FB8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2ED6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ADC1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A3D5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0FEE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020A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1E27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8C40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4CBC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A9AF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3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6B68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4C1C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BE0E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04C1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5164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58E7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76D2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3700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D5D8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9416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006E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4D17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5638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8180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E59D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8BD9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EC7D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639F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B441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F6A5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F527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C58F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D76C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2D77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0869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6FAB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DDB0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6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8336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9042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0DC1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83BF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1D14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779A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2A6C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3FE9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</w:tr>
      <w:tr w:rsidR="00B23E83" w:rsidRPr="00B23E83" w14:paraId="53BE4D5B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1385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75S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BC95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8A12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AD04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5D4D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419C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E762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7CEA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F825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8C4E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6EF0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3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D4F0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D140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57C7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50F7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E219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B78E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9B74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88FE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4A55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71AE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0AB4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85B1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BBBC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F982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C3E3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AE91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D0AF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AB06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F016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5313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E0DA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EB77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1AE2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3823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71C3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3736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014E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FE3E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5D40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4E21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297C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6483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D87C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DB0C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4C9C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</w:tr>
      <w:tr w:rsidR="00B23E83" w:rsidRPr="00B23E83" w14:paraId="385777C3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A896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1M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5289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3780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0ADD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8D56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FF69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493D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9734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85D8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8219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D5DC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4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3261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8D37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53BE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88F7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5CEE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F76F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3D61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933E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A09C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6DD3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1FF8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4580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2B02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DBD2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EAFA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65B5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AC3C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501A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D608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BD98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3FCE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94DD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BB52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16BA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C321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9CA2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D56C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68F2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F490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1544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C081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FD0A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425C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B1DF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A37B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</w:tr>
      <w:tr w:rsidR="00B23E83" w:rsidRPr="00B23E83" w14:paraId="4FF38BD7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A546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3M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5923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83AA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EE24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A72F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92CA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3A32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6820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8351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9A3A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8E20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3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46A5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00A6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C153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6CC3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5A07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9D56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E0C3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794C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3D80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486A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E67F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8655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5CF2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88BE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C892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7057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8C38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2C99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CB01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C8DD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B4ED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D96F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4F59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E91B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9475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1B17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2D1B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33F8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8074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C6A0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CD87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987C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BA84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284D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F84B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</w:tr>
      <w:tr w:rsidR="00B23E83" w:rsidRPr="00B23E83" w14:paraId="7322930E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8A0C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4M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BEA4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84BC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13B1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5852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1024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2307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A460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D83F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C532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ED06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4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D624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FD80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F015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287E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4459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F87A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4EA6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1B3E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09FF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636F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6EF4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753E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9E90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EA3C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D5C5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C29A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7DB4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39E7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3F2A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006C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180B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31C8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A6E9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160E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EA9A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E2BB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F644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76B2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6DC8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7490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9D33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96D0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8834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11D8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76D2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</w:tr>
      <w:tr w:rsidR="00B23E83" w:rsidRPr="00B23E83" w14:paraId="5FBE1FDE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07AE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7M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771F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B00B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7685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A8ED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5F77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4512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9F75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3C5D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88F4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DAB6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4632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BEBD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3D9E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A807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F30C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E444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DAA9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71CF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DEF5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2BEE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1B06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84FA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3C97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6109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62ED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0CA3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AC2C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0011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5FE2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33C1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4FAD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73A8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D50F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8F51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1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F64D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D9FF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EC89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1CDA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B4B1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DBAB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1715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54B6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993F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F434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3CF2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</w:tr>
      <w:tr w:rsidR="00B23E83" w:rsidRPr="00B23E83" w14:paraId="367CD902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983A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8M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C8F1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AFF2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BA78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5E80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2A75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B605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AF2D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3262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A9BC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6E85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3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B997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C020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6105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ED9D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7D1F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EC7C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3B97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0158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7A8F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94D5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7EA9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EF48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8955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54B4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67AA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C1CA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31CB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246B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0B6D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2814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6B60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2ACB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9F2A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FC82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DD92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FAED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33E8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1BC5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361D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E830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657C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3114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B181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87D9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6725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</w:tr>
      <w:tr w:rsidR="00B23E83" w:rsidRPr="00B23E83" w14:paraId="6B43196D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DE90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1F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2BB4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7F3C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0EB3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CA4F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1D84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3AE6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69A9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6097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52BC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DA1E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8D34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DA1F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B0E1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788C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6212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2316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F0A2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52EB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D39C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F774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F46F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254B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8A1E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9232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6FE3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2621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8C57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D702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3776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8AD5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DE2D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4AAA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379E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82CF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2EE3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92A3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64EF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0F7E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266E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18E0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320B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A51A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BAA0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7462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C38F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</w:tr>
      <w:tr w:rsidR="00B23E83" w:rsidRPr="00B23E83" w14:paraId="56B0E83E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34A6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0So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B441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FEFE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48BE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7DBD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A509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2067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E249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ECB9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60B3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849B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1C9E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C631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2229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63F1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F4AB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1538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E12B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205C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4556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DD79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3AC8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E31C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943E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E411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30EB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7EDF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065F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44A5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39E8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5751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AABB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B08B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B126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DC7C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6906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FDC6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7FCD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C9E2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B0FE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EAE4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F74B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E45E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DC26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7EEC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0A18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</w:tr>
      <w:tr w:rsidR="00B23E83" w:rsidRPr="00B23E83" w14:paraId="435CA5F3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A819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1So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978D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E59F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DAAC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E5E0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B01E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5957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41B8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0B1F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8BCE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3D82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797F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DFC7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AD58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F027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DBE2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4F03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FD57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D9A5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5C59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A9D4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0A20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5D73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D400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F227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91C3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C8D8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DB1E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DF60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45CF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F0AD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0441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1A3D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7356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7FF5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B876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6F36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4A6F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5FE7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FDFA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36A3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DF54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77AF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504D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84F6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BEAD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</w:tr>
      <w:tr w:rsidR="00B23E83" w:rsidRPr="00B23E83" w14:paraId="7572B115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73A6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2So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9A86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DC5A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4F39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1796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AB82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6E33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7A04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CA1D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91A4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214F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A6B1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C4A9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77EB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615B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BED7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1BBD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0A14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880D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322E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EC25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1ABC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842B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45A9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54E1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0C6E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A845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51A2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9753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3263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DADE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61B6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7765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3118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3B3D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641F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DE09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F149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4F29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B649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FF27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59CB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AF2D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44AA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0A2E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5BD7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</w:tr>
      <w:tr w:rsidR="00B23E83" w:rsidRPr="00B23E83" w14:paraId="12CB0FEF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0629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8So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2634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6F49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1B98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7D2E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3A83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9F35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94E4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C2B4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4C21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7E0B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5F62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0E5E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0771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521E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209B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A60F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65D7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B61A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D7CC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90B7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9323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82FF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5C5B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FD2C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6047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54F5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0E8B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B70F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A9DE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9B59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90F1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3E08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8B33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F421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6ECF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D37D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4F06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8690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20CC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21DD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EB2B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BF85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403B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F6DF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A07D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</w:tr>
      <w:tr w:rsidR="00B23E83" w:rsidRPr="00B23E83" w14:paraId="64EA9444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EF4F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9So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8FAA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4BEB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581D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21B2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7593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579F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5494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82FD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0DE5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DA9B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46E4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683D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D7D5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F4EF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484E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BC72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4A55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904C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A1DD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7943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D533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EA4B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2201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5751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8997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43BF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DC64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B7CB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B33F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493B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4CF2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B803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31D7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F3E3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3B7B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B2C7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4996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EFB8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38F4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D7E7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8D6D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6165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428E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2E8B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6551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</w:tr>
      <w:tr w:rsidR="00B23E83" w:rsidRPr="00B23E83" w14:paraId="208D05C9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6D0C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3St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4B84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EBFB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E426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6184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D16E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3A87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2478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DDFC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EACD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8610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F55F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180F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DE31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DD54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AFEA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8E11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F98E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8B6B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5A50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8D9A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1D87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A4B6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BD07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A20F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0014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E785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C1A4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983E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68B9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5E2B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67B0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B073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FFDD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980B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C9A8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09B3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F379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5697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ABAA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6EDF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3BBA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3B65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7D17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ADD1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019D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</w:tr>
      <w:tr w:rsidR="00B23E83" w:rsidRPr="00B23E83" w14:paraId="1C3A6113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3A2F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gramStart"/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4St</w:t>
            </w:r>
            <w:proofErr w:type="gramEnd"/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FF1B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8C95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173A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EFEC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1C13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EEE9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30D5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476B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B05D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C860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E861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A3DF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866B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8DAC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E313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3609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DC85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A932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B52A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F69B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7C4D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8001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7655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79A4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6E10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287D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2A1A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FFC8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87D4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9B36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538C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F545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3CD6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C821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6E4A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E94A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A07D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C756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12BF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06F0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F8D1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5BF9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4193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720A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C74D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</w:tr>
      <w:tr w:rsidR="00B23E83" w:rsidRPr="00B23E83" w14:paraId="4D0979F3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AE60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gramStart"/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7St</w:t>
            </w:r>
            <w:proofErr w:type="gramEnd"/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66E8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A494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99FF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A1CD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1761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B3DB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BAA1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8091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0C88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A172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7BFF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B229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A005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C30D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AB87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4947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F5E4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0E8F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537E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E3DF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AC95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A444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A2A7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AF1F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0699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EB04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E3E8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1C8F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7893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8DD6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17B2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E416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F51F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8A39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87B1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649C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8B11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E340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F536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056B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C57D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2C25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7AC9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54D9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F465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</w:tr>
      <w:tr w:rsidR="00B23E83" w:rsidRPr="00B23E83" w14:paraId="3B6F4505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8480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gramStart"/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8St</w:t>
            </w:r>
            <w:proofErr w:type="gramEnd"/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00BD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2DBB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5016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3D68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9305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1324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2CD7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1793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4202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2449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E5F8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4600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4515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1794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6909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64EC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99C7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5199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46A5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037F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FC69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249C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41BB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955C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CF35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FF2A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BA96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FE1D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7B8C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811D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2433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A9A6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17AF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8308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96A4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E0B9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F80B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6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AA72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C655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91F2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C5BB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6E80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F192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495C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2DE8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</w:tr>
      <w:tr w:rsidR="00B23E83" w:rsidRPr="00B23E83" w14:paraId="66EF0B2A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7AD3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proofErr w:type="gramStart"/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22St</w:t>
            </w:r>
            <w:proofErr w:type="gramEnd"/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C7C4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4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9A31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177C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CD46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D355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4B7E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FFC9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95D3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990D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793F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2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3C27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9473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E1B7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0823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F631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992F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8FD1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2BEB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A438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D409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3198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7068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1D1E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DECC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2273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6A83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12EC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BB95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1476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CD58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905E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3F83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5F72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83EB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1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B6D6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1616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2D42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5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2DD2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ADEF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93DC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3685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686C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E655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20EE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3519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</w:tr>
      <w:tr w:rsidR="00B23E83" w:rsidRPr="00B23E83" w14:paraId="457AB63A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C324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7K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0EC5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686E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28E4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940B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571A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6934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BC7D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E039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CABE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C3E2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9013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134E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8A25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9DF9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29B5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E0E0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D100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C2B6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97CD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5F71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57B7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F121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7137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1AA4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DF93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DF51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04BD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A8B2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9A11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629E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34E0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52FB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4832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7684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5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9073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7DB5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6A88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CB3B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7377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6BA3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3043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4531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3A4C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4E69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F249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</w:tr>
      <w:tr w:rsidR="00B23E83" w:rsidRPr="00B23E83" w14:paraId="51526F7A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DA9F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2F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E028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2FB4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EF2F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CBB3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7D92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22CF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304D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DD6D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8DAE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31BC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4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E445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F9DC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4F0F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E63B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35D4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E872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3772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FBFE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2EB5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B7FA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D576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FD32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36D5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72A4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DC71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CEE9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9FA4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39DC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8E4A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8190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51D4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FF5D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63D6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E502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63A7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EC87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C7AA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95BC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2298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0B44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1E30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EB94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7257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65C4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E828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</w:tr>
      <w:tr w:rsidR="00B23E83" w:rsidRPr="00B23E83" w14:paraId="35CF2FFB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B6D8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3F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544C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B9E3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198B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CA4A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69F3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80D4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22B0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92A9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2EF0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84D5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BB0C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8FE7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7A62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CF39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AADA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4641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0955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DA29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343F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3FF2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1390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515D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476B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BCDA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D8B2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16C2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F0B7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7419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B757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6915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20C6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35B0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82CE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F827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4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C11C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3BCC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D8D2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C3AB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4CDD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A027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D094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B0E7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7B5B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3F5D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A2AF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</w:tr>
      <w:tr w:rsidR="00B23E83" w:rsidRPr="00B23E83" w14:paraId="07C2767C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0796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37H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DB69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185D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910B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2A3A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E1F6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7A06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1CED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9AB4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CCF9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46C9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2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667B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5E4A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16FE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DA75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A5D1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2586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65CD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4230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1BB7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15C9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99B3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56E9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F90B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050E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C178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EF0F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E9DE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D6C6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4AD6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DC15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E9D1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D529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5955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FE0F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5FE7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0889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5721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6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5F0E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6726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0351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0CCA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7153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5482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CE47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5985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</w:tr>
      <w:tr w:rsidR="00B23E83" w:rsidRPr="00B23E83" w14:paraId="5028A4FB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8391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39H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3944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C4EF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E5E8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C4F9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6D7D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3D1A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E356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38C6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F33E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6D38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2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D94C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1225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FE04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B570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7C9C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5479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8335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64F0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2587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9C64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81F8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D7AE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1682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597D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E7CE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B72E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4DE5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28D3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F711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38C0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FB33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C557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7D7D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0986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3182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1A81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A7A9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6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E018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E8F2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5F06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5871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BB8F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2FBF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9543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0131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</w:tr>
      <w:tr w:rsidR="00B23E83" w:rsidRPr="00B23E83" w14:paraId="5B604A05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E0C4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42H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A94A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5AAB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3762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905D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302F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5BE7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86A9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E05C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FDAB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56B6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4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6239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105A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33D7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A285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991B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77DE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60D1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1F79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41E7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1A76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0E58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2393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A022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209E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1EA0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D1BD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0D6A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7813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4C57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83FB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064D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A13A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FDAC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A107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57F5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3009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ADF2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082E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AFC0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2D0F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841E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59D3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C9CA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24E1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AB4A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</w:tr>
      <w:tr w:rsidR="00B23E83" w:rsidRPr="00B23E83" w14:paraId="11E01971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4913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45H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4887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3CC4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1204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03C2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F8CE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CC49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DE24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F153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D9AC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775D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1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FEC9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4BEB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451C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167E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CD0E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6232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F59B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1DDC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617B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9EF4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D380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C52F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6C9E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D9C4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05FE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CD9A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7556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439E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EBC9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6E7D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9194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B30B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82B8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BA8F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6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E2FC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AA3A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6164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5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0F03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B583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3728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E2C6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ACA4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E011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CDBB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51DA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</w:tr>
      <w:tr w:rsidR="00B23E83" w:rsidRPr="00B23E83" w14:paraId="3C8E101E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CC23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46H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4953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D773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4163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5C2A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A609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8FA8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F7C7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7756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0519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66E1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3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A1B3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38D1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8592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06CE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DD36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4AE5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17D8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A4F4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14F4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C59B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AE7B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9668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FF2B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FE30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5370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C8C7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670C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236B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93CC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D90A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277B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83BD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B969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C2A3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B7AC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13FF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FB84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6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C611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49FB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027D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44BD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DC1C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EFCB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24FD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D2CD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</w:tr>
      <w:tr w:rsidR="00B23E83" w:rsidRPr="00B23E83" w14:paraId="1B349C32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D2AD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82S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128B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3A73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274F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E2A5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AC95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B970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DC1C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EFDA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4CE4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A238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3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1D28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7434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C4B9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CA91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E901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BCFC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EC8F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0134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168E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36B3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6223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C232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E44D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4080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4F48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580E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F486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893F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2608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EBC9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4DB2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7030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B604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8997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4741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6C55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C6CE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B71E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E62E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5B8B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B710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B4C9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6282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F3E3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2293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</w:tr>
      <w:tr w:rsidR="00B23E83" w:rsidRPr="00B23E83" w14:paraId="7B098FE3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8E2E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83S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4E53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99AF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B9E0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9216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3E14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6781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9407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B5E6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1D70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3358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4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992A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BC7E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04AB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F6D5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20C5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0B48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BA01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9CA3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0098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A86E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6970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D919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7D6E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B3AF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2360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E8C2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341B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D780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371C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FA33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59EB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5D61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3693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7CDD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0F57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6BFA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47F6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882A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96AF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9F40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2958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EC9E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4CB4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7689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5389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</w:tr>
      <w:tr w:rsidR="00B23E83" w:rsidRPr="00B23E83" w14:paraId="673ACD95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1E1C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84S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FD2A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058E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0989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BF6C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6590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13DC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AC60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C5EE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2762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B77A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3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A386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3A9F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CC9B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4436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ACE6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D85F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9E75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CE9C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1EDE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FC87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AADD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BC98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F114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633A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827E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F45D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75E8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1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1A8C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47E0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3EB6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A708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B1DD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5A40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2FE0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8500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3BFB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EA3C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DCA0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C7AB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D525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DB27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57D8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D007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7314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9D05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</w:tr>
      <w:tr w:rsidR="00B23E83" w:rsidRPr="00B23E83" w14:paraId="47205A6B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DB28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lastRenderedPageBreak/>
              <w:t>CD187S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5F5D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570C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37DA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8F5F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1FF3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7E6A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74A4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9BB4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21D5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D1D5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2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BD1B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A743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A188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CFBF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B20A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06C0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E103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080C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1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9C6C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BDB2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3EBC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8B4A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7BE4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B0EB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1794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63BC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0613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D604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2741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C14A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05DD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E17B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1A4C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BF89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D2B9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F606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15F7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896E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2C02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1E7D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7F6F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9ABE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5B9A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F2C2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EC09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</w:tr>
      <w:tr w:rsidR="00B23E83" w:rsidRPr="00B23E83" w14:paraId="7A0FEE03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99FB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63S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168C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D7BB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F60F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79C8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CB4B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EC4B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DD60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8CF2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06B6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6276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3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1F0C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E1C9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CA09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93D0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751F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1614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EB39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D9CC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432B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B828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C892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5A76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31FC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6486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4FCC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211D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3641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45B7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4CCA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BEAE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F574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494A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71A7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00F1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0C65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5ECA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4454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30F6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3F03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32E1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D215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41A5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31D0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D497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855C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</w:tr>
      <w:tr w:rsidR="00B23E83" w:rsidRPr="00B23E83" w14:paraId="18D5C39E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ADBC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4F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F4B4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7834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5677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ED3C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FAF8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D519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EEFC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0B54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734E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65F4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3332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EA77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AD4D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45C2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01D6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5058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1273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949E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531A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ED4D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8420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8EA8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AA99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8F08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1443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3AB0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527D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696C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366A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6C38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7F33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AC21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5249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A1AE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5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6425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CEA1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C407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1776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EC5B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4F89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2A32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9321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41F1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94A5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599A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</w:tr>
      <w:tr w:rsidR="00B23E83" w:rsidRPr="00B23E83" w14:paraId="7F9A0655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E38C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5F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4DC7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BC27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F156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5250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9525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85ED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B67B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7FE2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DE9F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6AE9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466E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C0DB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7446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8073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9ED7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7233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F48B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5EDB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1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CB5B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2C34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975C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8DD2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8733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9B7B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A998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2033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2A0B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C3B7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1F37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4D3C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E173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D9E9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9686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84DE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4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1801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CD9A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61AC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E38F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BE1B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F646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C8AE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AA46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2CCE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AA11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1CE0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</w:tr>
      <w:tr w:rsidR="00B23E83" w:rsidRPr="00B23E83" w14:paraId="36CD3539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1EDA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5W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611F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C918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74BC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3989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1BDA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4D58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0888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2F09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3F41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81BA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9B4D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AF6D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D71E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84B5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E416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1257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69CB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726E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CEAA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3B88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9F58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DB6A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5FB3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43EA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58C2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E801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40C7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E96C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1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B4BE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C91B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E5F4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9620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1CA4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AFB8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0918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B00C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A3A0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1B11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33A7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7884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4E95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8495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2FBF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9907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72B1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</w:tr>
      <w:tr w:rsidR="00B23E83" w:rsidRPr="00B23E83" w14:paraId="38043607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FAF0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20W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BCD1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86BF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380F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70BB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A88F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41E0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1C1C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395B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407D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CB18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317E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9CC6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3FF3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37CE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ACD0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7969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85ED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C3FD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A091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BF6C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7CD7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25B0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AB44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292A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11DD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2565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5FE0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FFB0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1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E6F9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BAA8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AD3F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378F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540E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894B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E4D4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71A0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E165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D0B5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9A1F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7368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3C2E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97E1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75EE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1556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6505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</w:tr>
      <w:tr w:rsidR="00B23E83" w:rsidRPr="00B23E83" w14:paraId="75E9BA8D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9750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21W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B2FC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50C3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327F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05A1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BE7E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CB62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4CE3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7B18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16B1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556C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EBD7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7B91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4F4B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DB0E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786C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9338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A188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C017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1B0F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FA39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2BA5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4163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612A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5769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453D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1C4D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91C4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EEE9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3068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EE27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3565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2F56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E69E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1C72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286F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FF95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C2E2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381F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C852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D0AC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2B80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A332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8532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9E02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9C0E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</w:tr>
      <w:tr w:rsidR="00B23E83" w:rsidRPr="00B23E83" w14:paraId="725AD318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6974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29W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55EF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93F7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3828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362E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5833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8C72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BFC2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542B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DBC4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BC58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6BE6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3BC9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64BF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D003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F4FA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04AB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ED7B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5AE9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8ACE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DFB0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3FE9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B499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2F23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2B89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1457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2A55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D126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6FA0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3339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E04A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5B01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072D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3575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A49E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2A7B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A200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B648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BE9B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2733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BCFD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22FE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53F7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14E3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2697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52A7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</w:tr>
      <w:tr w:rsidR="00B23E83" w:rsidRPr="00B23E83" w14:paraId="6A58D7D3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144F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30W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EA9E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86F9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DAC9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2707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2AF8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3828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3B51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6D56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494A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776C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56FC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E5FA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7E68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39B9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5B65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02AE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B965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39C6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45E4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2C15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FC26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1D22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892E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8E60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CD41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219E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883B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0EFC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1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C3E6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3A2D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B7B6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B1CE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1948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ADBA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85CE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099E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C1AB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AA1D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0C05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01C7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06D3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B10C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0744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A49B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A137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</w:tr>
      <w:tr w:rsidR="00B23E83" w:rsidRPr="00B23E83" w14:paraId="12CD869B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CAA9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50H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8729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1C74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6CB4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05BF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6283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2ADD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4BAF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4B09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6EF5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9953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1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DE49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7B35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746A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E43C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B956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F049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F872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0671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EBBB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4FCE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803F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BE0F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2F25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903A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DC8A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878B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C565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9B24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94A1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C880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B8AC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7AF1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5B5A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620B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6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1883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34BE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3669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34C8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BAE3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6246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0644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2F8B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C5BE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F45A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0C8A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</w:tr>
      <w:tr w:rsidR="00B23E83" w:rsidRPr="00B23E83" w14:paraId="372963F1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1B20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52H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7F94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31C4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13A9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2A34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EB99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233F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146D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8002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A925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BDF1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AD2B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1BFD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A933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FAB6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0891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8AB1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8B34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2726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C8BF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1C6A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E417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3564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234B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D368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1E86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CBD6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C304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3FAC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8F4D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4E32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BE26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8837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78EF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3AE5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4CE1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3644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AF7D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303A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F932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E151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B006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C018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29CA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FECD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D9C7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</w:tr>
      <w:tr w:rsidR="00B23E83" w:rsidRPr="00B23E83" w14:paraId="33C5CA56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BEA0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53H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E8B7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A8FB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8D7D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E3EC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C58E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B574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F417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E5AF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4007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25CB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C055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5B62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A684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EA79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0DA6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8376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256E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D297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BDD8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F034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C7B8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AC1C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7E44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E39F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3547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CEE0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3E88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CF53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7F4D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9400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A883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9666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93F0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3B45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5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9CA9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EC98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6B18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5BF0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DEC0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4676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0210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0DDD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C67E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C374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2925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</w:tr>
      <w:tr w:rsidR="00B23E83" w:rsidRPr="00B23E83" w14:paraId="732EA23D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002D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57H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98B0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8849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3229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1F7B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99FB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1272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76CF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D08B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52AE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BBDA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3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7927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C026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420F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1D33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0A80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B774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BAB0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BC81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6D5F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B78D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8941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6467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9423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DA6F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B6F7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F9C9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82D5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F670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1236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823C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1386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E6AB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1B6E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227A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9632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CBAC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77E8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DC71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C03E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F0F5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C1C3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3A99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D315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A8E4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1120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</w:tr>
      <w:tr w:rsidR="00B23E83" w:rsidRPr="00B23E83" w14:paraId="7694E240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2E15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58H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C998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9D93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E9D1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D8F9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1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96C1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493F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D038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D56F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E246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7B27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5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5CB9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0CD6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3D46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98A2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4EBB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4334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1376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6BB1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3367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C80E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97DA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531F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A146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DF7E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B569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6CA1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45E6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755B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0FAD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3F96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2BE9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698F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7547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F073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450C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B919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C7F7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36BA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6852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F9AB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01B0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93C3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6C36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3D2B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8619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</w:tr>
      <w:tr w:rsidR="00B23E83" w:rsidRPr="00B23E83" w14:paraId="4ABFF61D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8AFE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05S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023A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594F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1928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F8FC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C72E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FFF8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B879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D445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4403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F1ED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3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F212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7C97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863B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772D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DCE3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CF69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CB3D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BB60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3784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ACD3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F3CA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78B3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3C88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14BF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D44D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69F5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C493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09C4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7B0C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56E2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EA56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D44B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17BC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5E7E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DFFE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008B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BBB6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17DF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9556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D210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8417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42FC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8912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6163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EC53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</w:tr>
      <w:tr w:rsidR="00B23E83" w:rsidRPr="00B23E83" w14:paraId="04B83D0A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1A66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75S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99E8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3641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4292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C036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C5E4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91F3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0140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DBC4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C677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A86F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3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79A4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7522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7049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7388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10EB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ED46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8582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AA1F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54E3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7402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497F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5E3D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2D9D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CF1F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C56A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5BD3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860F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D8F5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1F19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E5C5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A373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46A1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6773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7DBF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F211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4972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8081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C22E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457C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949C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0769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2762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AC78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4487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D350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</w:tr>
      <w:tr w:rsidR="00B23E83" w:rsidRPr="00B23E83" w14:paraId="04D19E63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A66E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84S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A5D3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71B1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8055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1EAB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56D7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4DD3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7A4A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394E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4F2C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3B73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3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8351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955B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B688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63C3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FF75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0D91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607D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6FEC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8B29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841B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D006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69A1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1155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C163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D795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43F3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A079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0C5F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7D72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6742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396E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FCF8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8C10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1638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54C2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6460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99C0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309A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5974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A0A5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C5DC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5E2B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7A7B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A603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9E92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</w:tr>
      <w:tr w:rsidR="00B23E83" w:rsidRPr="00B23E83" w14:paraId="5220268E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5F80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87S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A24D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48B1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9181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D4A2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264F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7B39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2791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CF04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B9E9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051B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4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A9B5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525C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637D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922C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7FFE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182C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222A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7E96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32AD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EE94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6F4B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81B9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6CE9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037D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A394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3FF1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D9B9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6332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5A72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A554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6D4B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B89B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ED00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060C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CCAB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AB3D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115C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CECE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A092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DFAD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C72C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D0FD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6A47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0E94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2EC4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</w:tr>
      <w:tr w:rsidR="00B23E83" w:rsidRPr="00B23E83" w14:paraId="07391F6C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3F49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91S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B515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C8CE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6AEB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9AE2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AB17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6C48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F100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7400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011B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3F30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2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FBFD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07D7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9311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C2AE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7801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9E2D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F84C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5B51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1E5D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A32F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1A50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547C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F5A4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776F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BB06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B552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DBA9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CFAE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1DF3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CE12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55F8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F25F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F95A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CC7E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D2D8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75FC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1BAF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6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F857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0860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31D0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E596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7E06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8235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161C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0012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</w:tr>
      <w:tr w:rsidR="00B23E83" w:rsidRPr="00B23E83" w14:paraId="2F155B8C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7151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09S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0658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2B30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B9B2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B8E5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1814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8F4B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17A7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4A4A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CE6E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2A55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4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D3B9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3F2E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AB36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2543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4650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4316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82C4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7CDA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85C8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3568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A5F1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DDE9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1821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8F63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A5CA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0F66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A1D7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A549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B512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586D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3122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BCAB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CADF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9B9C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8450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E146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1D05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19AE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063D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2F35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F22D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81C5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53DE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5AFF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DAFF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</w:tr>
      <w:tr w:rsidR="00B23E83" w:rsidRPr="00B23E83" w14:paraId="666EC4D6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5CD2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10S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BE2A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1FA5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D391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2FEC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48AE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0C65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4A62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8189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51A1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618F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4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9132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07AF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A074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54B4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6275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FAC5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4466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C9B8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67A6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2B9C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CF00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0874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2365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C4E8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D421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E782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34DC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C73B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1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FD67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3B32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BC44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639C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35A8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5326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B843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B1F6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140F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6E52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2E33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27B3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E7BA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95FE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0D76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5631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731C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</w:tr>
      <w:tr w:rsidR="00B23E83" w:rsidRPr="00B23E83" w14:paraId="5A61C60D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2427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12S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DEC8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81AE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D400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D144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0685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FF5C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485C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DA6E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96DF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CB2D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3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4A8B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9FF9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F7F7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A4A0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6DF2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C01F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3FA9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0F32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D14E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6E35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D48A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89DF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0ACC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2046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075C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4401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CA86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5214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B756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459A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0E01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2C76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962F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734D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2FE0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82C9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41CE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4FD9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079F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4E8B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01CA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815A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3593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1AF7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5ACC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</w:tr>
      <w:tr w:rsidR="00B23E83" w:rsidRPr="00B23E83" w14:paraId="16DA24FD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7BB4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14S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9B6B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27AD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F827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C0EF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681A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9BE4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5DAB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3D94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2318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2A58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2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504F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B928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0297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49D5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3FE6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35DF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83DB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5ACA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CEAC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73D3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442E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8065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810B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5556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9467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180C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7011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1367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3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3DAD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F088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6F32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A8C9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02E8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601A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A533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8106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9C63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6D9F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3CCD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6293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856B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43AC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F748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72F1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69EE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</w:tr>
      <w:tr w:rsidR="00B23E83" w:rsidRPr="00B23E83" w14:paraId="74036743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9AC2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115S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DBDB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2F64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E1C5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211B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D963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8401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FFEE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305D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3D0B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BAF0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4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5FA7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6116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761F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6BCD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84C9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F22A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267A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EF72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BDD8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E0F0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480D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EF85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A0BC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2B9E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24F8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2810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CDB3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26F2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ED80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33D1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AA6E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2550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47DF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0CB0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915F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CA9C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B0E1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7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8626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4897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9CDC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9272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11DA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A5E0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5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57F9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CB04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</w:tr>
      <w:tr w:rsidR="00B23E83" w:rsidRPr="00B23E83" w14:paraId="5A94B327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D5C8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60H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3127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72E6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BE57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F852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3674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F022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1DAA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6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DD54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C608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11E4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1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3327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4645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B08F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2F89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6A58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9C1A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6FCA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8975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2052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C4CE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F52C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73E6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1285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488C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06D4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DD42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FAF7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B018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78DB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452F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F8B0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52EF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8502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8343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6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7534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3BBD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90AA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A9EA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661C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1C1F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A32A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65DD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A5F1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EBD5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3619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</w:tr>
      <w:tr w:rsidR="00B23E83" w:rsidRPr="00B23E83" w14:paraId="21BDE05B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9C75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61H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05AB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44A8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D3F5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4D6E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47ED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380D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24D1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4197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0AC5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13AF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1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0AF2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C9B0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41AE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A0FE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1CD6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23EF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5588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1F6A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F522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0AAC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4FFC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5E49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03B0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4FC7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55BC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EF49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A95D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2D6B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3BEC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B077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AA0B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4A50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C1D3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9A3B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6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B84E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6FD7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7A79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5E78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040C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1A2C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E84A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31A9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0B1C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0263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6AB1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</w:tr>
      <w:tr w:rsidR="00B23E83" w:rsidRPr="00B23E83" w14:paraId="596060C1" w14:textId="77777777" w:rsidTr="00C7259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4BEA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63H</w:t>
            </w:r>
          </w:p>
        </w:tc>
        <w:tc>
          <w:tcPr>
            <w:tcW w:w="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1E97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6AFA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CAA2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94F6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7C7B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63C4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46FB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F01E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97BE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3E7C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2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F650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2BB8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197C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9077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0F77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34F4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51A9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A6E8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FBA3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7A32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ADA7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C1C7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DBAA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E914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921B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2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0700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5CB7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BDD7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CD9E8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0566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04F7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5671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0B58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18DAE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6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5338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6FB3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F5A5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9D01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1C2D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BEDD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0657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1529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9FB7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1D0D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5873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</w:tr>
      <w:tr w:rsidR="00B23E83" w:rsidRPr="00B23E83" w14:paraId="31E31A24" w14:textId="77777777" w:rsidTr="00F84B1A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CB2F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68H</w:t>
            </w:r>
          </w:p>
        </w:tc>
        <w:tc>
          <w:tcPr>
            <w:tcW w:w="47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B7CD0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9.2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FF66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D9CA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F591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0.2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A419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417F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79F0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8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D33B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5379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356D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3.3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7DAB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E591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C096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6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129D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F78F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FB33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9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AC32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EAE2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AE97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8.6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BBDB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A11E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EF2B6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4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217B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5B5E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F5B4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7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D3A6F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7A26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DD00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3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1DC5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E692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56AC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2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DBA7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667B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53863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5.8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0F93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4B4B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61B02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6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71AF4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1ECD0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6D02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5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CA49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3EE3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632B5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9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4203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4F5B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</w:tr>
      <w:tr w:rsidR="00B23E83" w:rsidRPr="00B23E83" w14:paraId="75C2CA57" w14:textId="77777777" w:rsidTr="00F84B1A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6E947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CD69H</w:t>
            </w:r>
          </w:p>
        </w:tc>
        <w:tc>
          <w:tcPr>
            <w:tcW w:w="4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41AA2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2AC61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FDFAE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8E6F1F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49A29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EF931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EB769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8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32058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0BEBF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68DC6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0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DBCAD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022E4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B6BAF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2EF60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A1977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3D05D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16509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1D926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858CEC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7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7C12F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F0C11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2D232B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AAF3D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59B3C3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51F0EA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3.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94403D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7127F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173DB1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9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A69F05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2F55F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029638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17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49848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6D68D7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5BAC17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5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E5B9BB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1330CC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43D13D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9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BEBD71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767F4E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FE9259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6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415752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BFA959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D09CE4" w14:textId="77777777" w:rsidR="009C5FB6" w:rsidRPr="00B23E83" w:rsidRDefault="009C5FB6" w:rsidP="005449EC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-24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1F9D56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±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E3C32A" w14:textId="77777777" w:rsidR="009C5FB6" w:rsidRPr="00B23E83" w:rsidRDefault="009C5FB6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B23E83"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</w:tr>
    </w:tbl>
    <w:p w14:paraId="6D894B81" w14:textId="52BEDB37" w:rsidR="009C5FB6" w:rsidRDefault="009C5FB6" w:rsidP="005449EC">
      <w:pPr>
        <w:spacing w:line="276" w:lineRule="auto"/>
        <w:rPr>
          <w:rFonts w:ascii="Times New Roman" w:hAnsi="Times New Roman" w:cs="Times New Roman"/>
          <w:sz w:val="24"/>
          <w:szCs w:val="24"/>
        </w:rPr>
        <w:sectPr w:rsidR="009C5FB6" w:rsidSect="009C5FB6">
          <w:pgSz w:w="15840" w:h="12240" w:orient="landscape"/>
          <w:pgMar w:top="1134" w:right="1701" w:bottom="1134" w:left="1701" w:header="720" w:footer="720" w:gutter="0"/>
          <w:cols w:space="720"/>
          <w:docGrid w:linePitch="360"/>
        </w:sectPr>
      </w:pPr>
    </w:p>
    <w:p w14:paraId="24E29C85" w14:textId="68570AE0" w:rsidR="002A0832" w:rsidRDefault="002A0832" w:rsidP="005449EC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le S3. </w:t>
      </w:r>
      <w:r w:rsidR="00C851C0">
        <w:rPr>
          <w:rFonts w:ascii="Times New Roman" w:hAnsi="Times New Roman" w:cs="Times New Roman"/>
          <w:sz w:val="24"/>
          <w:szCs w:val="24"/>
        </w:rPr>
        <w:t>Non-lipid corrected (</w:t>
      </w:r>
      <w:proofErr w:type="spellStart"/>
      <w:r w:rsidR="00C851C0">
        <w:rPr>
          <w:rFonts w:ascii="Times New Roman" w:hAnsi="Times New Roman" w:cs="Times New Roman"/>
          <w:sz w:val="24"/>
          <w:szCs w:val="24"/>
        </w:rPr>
        <w:t>nlc</w:t>
      </w:r>
      <w:proofErr w:type="spellEnd"/>
      <w:r w:rsidR="00C851C0">
        <w:rPr>
          <w:rFonts w:ascii="Times New Roman" w:hAnsi="Times New Roman" w:cs="Times New Roman"/>
          <w:sz w:val="24"/>
          <w:szCs w:val="24"/>
        </w:rPr>
        <w:t>) and lipid-corrected (</w:t>
      </w:r>
      <w:proofErr w:type="spellStart"/>
      <w:r w:rsidR="00C851C0">
        <w:rPr>
          <w:rFonts w:ascii="Times New Roman" w:hAnsi="Times New Roman" w:cs="Times New Roman"/>
          <w:sz w:val="24"/>
          <w:szCs w:val="24"/>
        </w:rPr>
        <w:t>lc</w:t>
      </w:r>
      <w:proofErr w:type="spellEnd"/>
      <w:r w:rsidR="00C851C0">
        <w:rPr>
          <w:rFonts w:ascii="Times New Roman" w:hAnsi="Times New Roman" w:cs="Times New Roman"/>
          <w:sz w:val="24"/>
          <w:szCs w:val="24"/>
        </w:rPr>
        <w:t xml:space="preserve">; according to </w:t>
      </w:r>
      <w:proofErr w:type="spellStart"/>
      <w:r w:rsidR="00C77C77" w:rsidRPr="00C77C77">
        <w:rPr>
          <w:rFonts w:ascii="Times New Roman" w:hAnsi="Times New Roman" w:cs="Times New Roman"/>
          <w:sz w:val="24"/>
          <w:szCs w:val="24"/>
        </w:rPr>
        <w:t>Kiljunen</w:t>
      </w:r>
      <w:proofErr w:type="spellEnd"/>
      <w:r w:rsidR="00C77C77" w:rsidRPr="00C77C77">
        <w:rPr>
          <w:rFonts w:ascii="Times New Roman" w:hAnsi="Times New Roman" w:cs="Times New Roman"/>
          <w:sz w:val="24"/>
          <w:szCs w:val="24"/>
        </w:rPr>
        <w:t xml:space="preserve"> </w:t>
      </w:r>
      <w:r w:rsidR="00C77C77" w:rsidRPr="00C77C77">
        <w:rPr>
          <w:rFonts w:ascii="Times New Roman" w:hAnsi="Times New Roman" w:cs="Times New Roman"/>
          <w:i/>
          <w:iCs/>
          <w:sz w:val="24"/>
          <w:szCs w:val="24"/>
        </w:rPr>
        <w:t>et al.</w:t>
      </w:r>
      <w:r w:rsidR="00C77C77" w:rsidRPr="00C77C77">
        <w:rPr>
          <w:rFonts w:ascii="Times New Roman" w:hAnsi="Times New Roman" w:cs="Times New Roman"/>
          <w:sz w:val="24"/>
          <w:szCs w:val="24"/>
        </w:rPr>
        <w:t xml:space="preserve"> 2006</w:t>
      </w:r>
      <w:r w:rsidR="00C77C77">
        <w:rPr>
          <w:rFonts w:ascii="Times New Roman" w:hAnsi="Times New Roman" w:cs="Times New Roman"/>
          <w:sz w:val="24"/>
          <w:szCs w:val="24"/>
        </w:rPr>
        <w:t>*</w:t>
      </w:r>
      <w:r w:rsidR="00C851C0">
        <w:rPr>
          <w:rFonts w:ascii="Times New Roman" w:hAnsi="Times New Roman" w:cs="Times New Roman"/>
          <w:sz w:val="24"/>
          <w:szCs w:val="24"/>
        </w:rPr>
        <w:t>) b</w:t>
      </w:r>
      <w:r>
        <w:rPr>
          <w:rFonts w:ascii="Times New Roman" w:hAnsi="Times New Roman" w:cs="Times New Roman"/>
          <w:sz w:val="24"/>
          <w:szCs w:val="24"/>
        </w:rPr>
        <w:t xml:space="preserve">ulk </w:t>
      </w:r>
      <w:r w:rsidRPr="002A0832">
        <w:rPr>
          <w:rFonts w:ascii="Symbol" w:hAnsi="Symbol" w:cs="Times New Roman"/>
          <w:sz w:val="24"/>
          <w:szCs w:val="24"/>
        </w:rPr>
        <w:t></w:t>
      </w:r>
      <w:r w:rsidRPr="002A0832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sz w:val="24"/>
          <w:szCs w:val="24"/>
        </w:rPr>
        <w:t xml:space="preserve">C and </w:t>
      </w:r>
      <w:r w:rsidRPr="002A0832">
        <w:rPr>
          <w:rFonts w:ascii="Symbol" w:hAnsi="Symbol" w:cs="Times New Roman"/>
          <w:sz w:val="24"/>
          <w:szCs w:val="24"/>
        </w:rPr>
        <w:t></w:t>
      </w:r>
      <w:r w:rsidRPr="002A0832">
        <w:rPr>
          <w:rFonts w:ascii="Times New Roman" w:hAnsi="Times New Roman" w:cs="Times New Roman"/>
          <w:sz w:val="24"/>
          <w:szCs w:val="24"/>
          <w:vertAlign w:val="superscript"/>
        </w:rPr>
        <w:t>15</w:t>
      </w:r>
      <w:r>
        <w:rPr>
          <w:rFonts w:ascii="Times New Roman" w:hAnsi="Times New Roman" w:cs="Times New Roman"/>
          <w:sz w:val="24"/>
          <w:szCs w:val="24"/>
        </w:rPr>
        <w:t xml:space="preserve">N values, and carbon to nitrogen ratios. </w:t>
      </w:r>
    </w:p>
    <w:tbl>
      <w:tblPr>
        <w:tblW w:w="10064" w:type="dxa"/>
        <w:tblLook w:val="04A0" w:firstRow="1" w:lastRow="0" w:firstColumn="1" w:lastColumn="0" w:noHBand="0" w:noVBand="1"/>
      </w:tblPr>
      <w:tblGrid>
        <w:gridCol w:w="975"/>
        <w:gridCol w:w="1152"/>
        <w:gridCol w:w="1131"/>
        <w:gridCol w:w="1134"/>
        <w:gridCol w:w="607"/>
        <w:gridCol w:w="320"/>
        <w:gridCol w:w="906"/>
        <w:gridCol w:w="998"/>
        <w:gridCol w:w="1141"/>
        <w:gridCol w:w="1134"/>
        <w:gridCol w:w="566"/>
      </w:tblGrid>
      <w:tr w:rsidR="00C851C0" w:rsidRPr="002A0832" w14:paraId="1105C594" w14:textId="77777777" w:rsidTr="00A81D11">
        <w:trPr>
          <w:trHeight w:val="260"/>
        </w:trPr>
        <w:tc>
          <w:tcPr>
            <w:tcW w:w="9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49B5B22" w14:textId="77777777" w:rsidR="00C851C0" w:rsidRPr="002A0832" w:rsidRDefault="00C851C0" w:rsidP="00C851C0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A08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D</w:t>
            </w:r>
          </w:p>
        </w:tc>
        <w:tc>
          <w:tcPr>
            <w:tcW w:w="11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703DF65" w14:textId="567869A4" w:rsidR="00C851C0" w:rsidRPr="002A0832" w:rsidRDefault="00C851C0" w:rsidP="00C851C0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A0832">
              <w:rPr>
                <w:rFonts w:ascii="Symbol" w:eastAsia="Times New Roman" w:hAnsi="Symbol" w:cs="Times New Roman"/>
                <w:color w:val="000000"/>
                <w:sz w:val="20"/>
                <w:szCs w:val="20"/>
              </w:rPr>
              <w:t></w:t>
            </w:r>
            <w:r w:rsidRPr="002A08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13</w:t>
            </w:r>
            <w:r w:rsidRPr="002A08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C85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nlc</w:t>
            </w:r>
            <w:r w:rsidRPr="002A08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‰; VPDB)</w:t>
            </w:r>
          </w:p>
        </w:tc>
        <w:tc>
          <w:tcPr>
            <w:tcW w:w="11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78BB60B" w14:textId="27D8DA33" w:rsidR="00C851C0" w:rsidRPr="002A0832" w:rsidRDefault="00C851C0" w:rsidP="00C851C0">
            <w:pPr>
              <w:spacing w:after="0" w:line="276" w:lineRule="auto"/>
              <w:jc w:val="right"/>
              <w:rPr>
                <w:rFonts w:ascii="Symbol" w:eastAsia="Times New Roman" w:hAnsi="Symbol" w:cs="Times New Roman"/>
                <w:color w:val="000000"/>
                <w:sz w:val="20"/>
                <w:szCs w:val="20"/>
              </w:rPr>
            </w:pPr>
            <w:r w:rsidRPr="002A0832">
              <w:rPr>
                <w:rFonts w:ascii="Symbol" w:eastAsia="Times New Roman" w:hAnsi="Symbol" w:cs="Times New Roman"/>
                <w:color w:val="000000"/>
                <w:sz w:val="20"/>
                <w:szCs w:val="20"/>
              </w:rPr>
              <w:t></w:t>
            </w:r>
            <w:r w:rsidRPr="002A08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13</w:t>
            </w:r>
            <w:r w:rsidRPr="002A08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C85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lc</w:t>
            </w:r>
            <w:r w:rsidRPr="002A08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‰; VPDB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9E20CC" w14:textId="2B514333" w:rsidR="00C851C0" w:rsidRPr="002A0832" w:rsidRDefault="00C851C0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A0832">
              <w:rPr>
                <w:rFonts w:ascii="Symbol" w:eastAsia="Times New Roman" w:hAnsi="Symbol" w:cs="Times New Roman"/>
                <w:color w:val="000000"/>
                <w:sz w:val="20"/>
                <w:szCs w:val="20"/>
              </w:rPr>
              <w:t></w:t>
            </w:r>
            <w:r w:rsidRPr="002A08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15</w:t>
            </w:r>
            <w:r w:rsidRPr="002A08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</w:t>
            </w:r>
            <w:r w:rsidRPr="00C85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nl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c</w:t>
            </w:r>
            <w:r w:rsidRPr="00C85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 xml:space="preserve"> </w:t>
            </w:r>
            <w:r w:rsidRPr="002A08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‰; AIR)</w:t>
            </w:r>
          </w:p>
        </w:tc>
        <w:tc>
          <w:tcPr>
            <w:tcW w:w="6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5D1CBB" w14:textId="77777777" w:rsidR="00C851C0" w:rsidRPr="002A0832" w:rsidRDefault="00C851C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gramStart"/>
            <w:r w:rsidRPr="002A08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:N</w:t>
            </w:r>
            <w:proofErr w:type="gramEnd"/>
          </w:p>
        </w:tc>
        <w:tc>
          <w:tcPr>
            <w:tcW w:w="3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41DFB" w14:textId="77777777" w:rsidR="00C851C0" w:rsidRPr="002A0832" w:rsidRDefault="00C851C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9EFD2C" w14:textId="77777777" w:rsidR="00C851C0" w:rsidRPr="002A0832" w:rsidRDefault="00C851C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A08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D</w:t>
            </w:r>
          </w:p>
        </w:tc>
        <w:tc>
          <w:tcPr>
            <w:tcW w:w="9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637CC4" w14:textId="77777777" w:rsidR="00C851C0" w:rsidRPr="002A0832" w:rsidRDefault="00C851C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A0832">
              <w:rPr>
                <w:rFonts w:ascii="Symbol" w:eastAsia="Times New Roman" w:hAnsi="Symbol" w:cs="Times New Roman"/>
                <w:color w:val="000000"/>
                <w:sz w:val="20"/>
                <w:szCs w:val="20"/>
              </w:rPr>
              <w:t></w:t>
            </w:r>
            <w:r w:rsidRPr="002A08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13</w:t>
            </w:r>
            <w:r w:rsidRPr="002A08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 (‰; VPDB)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B377B4A" w14:textId="1220F136" w:rsidR="00C851C0" w:rsidRPr="002A0832" w:rsidRDefault="00C851C0" w:rsidP="00C851C0">
            <w:pPr>
              <w:spacing w:after="0" w:line="276" w:lineRule="auto"/>
              <w:jc w:val="right"/>
              <w:rPr>
                <w:rFonts w:ascii="Symbol" w:eastAsia="Times New Roman" w:hAnsi="Symbol" w:cs="Times New Roman"/>
                <w:color w:val="000000"/>
                <w:sz w:val="20"/>
                <w:szCs w:val="20"/>
              </w:rPr>
            </w:pPr>
            <w:r w:rsidRPr="002A0832">
              <w:rPr>
                <w:rFonts w:ascii="Symbol" w:eastAsia="Times New Roman" w:hAnsi="Symbol" w:cs="Times New Roman"/>
                <w:color w:val="000000"/>
                <w:sz w:val="20"/>
                <w:szCs w:val="20"/>
              </w:rPr>
              <w:t></w:t>
            </w:r>
            <w:r w:rsidRPr="002A08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13</w:t>
            </w:r>
            <w:r w:rsidRPr="002A08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C85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lc</w:t>
            </w:r>
            <w:r w:rsidRPr="002A08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‰; VPDB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B647BD" w14:textId="0EBC5C8E" w:rsidR="00C851C0" w:rsidRPr="002A0832" w:rsidRDefault="00C851C0" w:rsidP="00C851C0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A0832">
              <w:rPr>
                <w:rFonts w:ascii="Symbol" w:eastAsia="Times New Roman" w:hAnsi="Symbol" w:cs="Times New Roman"/>
                <w:color w:val="000000"/>
                <w:sz w:val="20"/>
                <w:szCs w:val="20"/>
              </w:rPr>
              <w:t></w:t>
            </w:r>
            <w:r w:rsidRPr="002A08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15</w:t>
            </w:r>
            <w:r w:rsidRPr="002A08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</w:t>
            </w:r>
            <w:r w:rsidRPr="00C851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 xml:space="preserve">nlc </w:t>
            </w:r>
            <w:r w:rsidRPr="002A08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‰; AIR)</w:t>
            </w:r>
          </w:p>
        </w:tc>
        <w:tc>
          <w:tcPr>
            <w:tcW w:w="5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EB0403" w14:textId="77777777" w:rsidR="00C851C0" w:rsidRPr="002A0832" w:rsidRDefault="00C851C0" w:rsidP="005449EC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gramStart"/>
            <w:r w:rsidRPr="002A08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:N</w:t>
            </w:r>
            <w:proofErr w:type="gramEnd"/>
          </w:p>
        </w:tc>
      </w:tr>
      <w:tr w:rsidR="00A81D11" w:rsidRPr="002A0832" w14:paraId="7F2D3509" w14:textId="77777777" w:rsidTr="00A81D11">
        <w:trPr>
          <w:trHeight w:val="260"/>
        </w:trPr>
        <w:tc>
          <w:tcPr>
            <w:tcW w:w="9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79741E" w14:textId="7691509D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0So</w:t>
            </w:r>
          </w:p>
        </w:tc>
        <w:tc>
          <w:tcPr>
            <w:tcW w:w="11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6862F6" w14:textId="74FFA025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0.9</w:t>
            </w:r>
          </w:p>
        </w:tc>
        <w:tc>
          <w:tcPr>
            <w:tcW w:w="113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74E9361" w14:textId="2819421A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8.1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A95CD2" w14:textId="47394F30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11.6</w:t>
            </w:r>
          </w:p>
        </w:tc>
        <w:tc>
          <w:tcPr>
            <w:tcW w:w="60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5ABBE1" w14:textId="1A391A1A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4.96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68D8A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0C911" w14:textId="7CAB967F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gramStart"/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22St</w:t>
            </w:r>
            <w:proofErr w:type="gramEnd"/>
          </w:p>
        </w:tc>
        <w:tc>
          <w:tcPr>
            <w:tcW w:w="99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E543D" w14:textId="2FF399E8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0.2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E9EF6EA" w14:textId="3194233D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7.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27171" w14:textId="1A669AE5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.8</w:t>
            </w:r>
          </w:p>
        </w:tc>
        <w:tc>
          <w:tcPr>
            <w:tcW w:w="5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6C842" w14:textId="585B558A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20</w:t>
            </w:r>
          </w:p>
        </w:tc>
      </w:tr>
      <w:tr w:rsidR="00A81D11" w:rsidRPr="002A0832" w14:paraId="09AB3C61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5888CB" w14:textId="0D613F4E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1F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848FC3" w14:textId="5F4CAE98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0.3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44798A12" w14:textId="070EF865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8.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8C18A3" w14:textId="35E97800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15.0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99F529" w14:textId="10769C79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3.95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F1ED5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E8B4C" w14:textId="29EF1DF9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2F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2CC1C" w14:textId="06134387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0.1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AA088A" w14:textId="540790BB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8.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D1E6B" w14:textId="08101F9B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.6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4DD51" w14:textId="2B8682F3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15</w:t>
            </w:r>
          </w:p>
        </w:tc>
      </w:tr>
      <w:tr w:rsidR="00A81D11" w:rsidRPr="002A0832" w14:paraId="07339022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380173" w14:textId="6997A3E0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1M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9C52B2" w14:textId="5B16BD2A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1.8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331D8DCF" w14:textId="1A1FE42C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9.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1D602A" w14:textId="77B50E24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6.7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FEFB81" w14:textId="4517585A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4.70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3724F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51081" w14:textId="4083462A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2St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6C322" w14:textId="117FD792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9.7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FB8964C" w14:textId="23249136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7.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8D7E1" w14:textId="4EC4F3E8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.8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EA096" w14:textId="199C6AC8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81</w:t>
            </w:r>
          </w:p>
        </w:tc>
      </w:tr>
      <w:tr w:rsidR="00A81D11" w:rsidRPr="002A0832" w14:paraId="1B5CE757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2D22B8" w14:textId="01BC98AF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1So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99D9CA" w14:textId="4124EFF7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1.3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2000F05D" w14:textId="1EF0BDAB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8.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44F845" w14:textId="3686F65C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11.2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F53966" w14:textId="65D8D585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4.88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7B8B9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673AA" w14:textId="7D3108BE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37H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00E4F" w14:textId="158416D7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1.9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A421A4" w14:textId="79F61787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0.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1C678" w14:textId="7F03E1DE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.8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78DEE" w14:textId="511444BB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09</w:t>
            </w:r>
          </w:p>
        </w:tc>
      </w:tr>
      <w:tr w:rsidR="00A81D11" w:rsidRPr="002A0832" w14:paraId="07D41415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23A7A1" w14:textId="4BAFEF41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2F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E2C014" w14:textId="6E97B2B5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1.8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4C5AE68F" w14:textId="0B7F74D0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9.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EF8B06" w14:textId="2692620B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9.9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B50ACB" w14:textId="0BEDC273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4.35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BEEA1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E6B02" w14:textId="68686000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39H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C015F" w14:textId="034277DB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1.4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D02205D" w14:textId="246321D6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9.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D6498" w14:textId="033E0830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.6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8CED9" w14:textId="344E4526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93</w:t>
            </w:r>
          </w:p>
        </w:tc>
      </w:tr>
      <w:tr w:rsidR="00A81D11" w:rsidRPr="002A0832" w14:paraId="2FC005B7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131469" w14:textId="09C51AE2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2So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02F57B" w14:textId="7D361786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1.1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3860A085" w14:textId="486CCDF4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8.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905AE8" w14:textId="73D16BA8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11.5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FC4D6D" w14:textId="0236952C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5.13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30B97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07427" w14:textId="06AFBA34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3K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4BCE7" w14:textId="3F54EEC5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0.5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481F85" w14:textId="3FF1EBA1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8.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FE7B9" w14:textId="1A456F7B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.4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97D12" w14:textId="4C5ACFBC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98</w:t>
            </w:r>
          </w:p>
        </w:tc>
      </w:tr>
      <w:tr w:rsidR="00A81D11" w:rsidRPr="002A0832" w14:paraId="6601E9C6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A7FFB7" w14:textId="0260D992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3F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09FF32" w14:textId="5E9408E0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1.7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4A6D3D73" w14:textId="642CA8AF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9.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901AC6" w14:textId="3E776951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12.1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5FF046" w14:textId="31253D3A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4.08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19F2D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42AA2" w14:textId="7E72CB97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3M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465EA" w14:textId="3EBBA7A0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0.2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C47A8FB" w14:textId="54CA6CCA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7.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68C69" w14:textId="78271555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58024" w14:textId="23294C0C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94</w:t>
            </w:r>
          </w:p>
        </w:tc>
      </w:tr>
      <w:tr w:rsidR="00A81D11" w:rsidRPr="002A0832" w14:paraId="04D1B010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724524" w14:textId="3797736D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3M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D36BB8" w14:textId="0C3CFB77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2.1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049689BB" w14:textId="66E106EB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9.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D82C36" w14:textId="04FB14F1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7.8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250090" w14:textId="6DC7BE70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4.73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37233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0D8DB" w14:textId="6748DF12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42H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C2A98" w14:textId="065A6E49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2.8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63B15A" w14:textId="46ECA06A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1.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AC550" w14:textId="77DDF0B6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5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05B76" w14:textId="799E8465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96</w:t>
            </w:r>
          </w:p>
        </w:tc>
      </w:tr>
      <w:tr w:rsidR="00A81D11" w:rsidRPr="002A0832" w14:paraId="1A62ABFF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5C0264" w14:textId="4804FE07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3St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D4B975" w14:textId="3E418BD1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1.5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77DF9D62" w14:textId="7FB90BE3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8.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DB6C2F" w14:textId="1047085B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8.5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D22723" w14:textId="0BA87084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5.82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417F3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77B87" w14:textId="2379B436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45H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AB101" w14:textId="0C516DEE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1.6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51E382" w14:textId="4936E17C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8.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5275C" w14:textId="7ECE18E2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.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3F6E0" w14:textId="10345928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95</w:t>
            </w:r>
          </w:p>
        </w:tc>
      </w:tr>
      <w:tr w:rsidR="00A81D11" w:rsidRPr="002A0832" w14:paraId="4E0171A6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6D0717" w14:textId="5B132182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4F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B5D2B3" w14:textId="071DF631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1.2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68538CB8" w14:textId="28A46BCC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9.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60F298" w14:textId="0963C6D2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11.2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479BB1" w14:textId="4ABA8A46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4.01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CB37C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E823F" w14:textId="7EC4B5DE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46H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7A1CB" w14:textId="24D13D42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1.3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D4E5BB" w14:textId="367E60BB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9.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6F310" w14:textId="3DAA5DF5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.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792A3" w14:textId="6E1F8C70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18</w:t>
            </w:r>
          </w:p>
        </w:tc>
      </w:tr>
      <w:tr w:rsidR="00A81D11" w:rsidRPr="002A0832" w14:paraId="2165AA47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71BFA7" w14:textId="41C33589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4H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D2350C" w14:textId="34AB9C62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2.4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08512B08" w14:textId="776A2F3E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0.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49DCDC" w14:textId="782A4781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12.6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AAB30C" w14:textId="4BC3D571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4.36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3A601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45B9D" w14:textId="12C6938D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4K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B7B69" w14:textId="01ECAD1C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1.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98C1A5" w14:textId="41023871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9.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A6221" w14:textId="54317A3E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376EA" w14:textId="6767F16A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15</w:t>
            </w:r>
          </w:p>
        </w:tc>
      </w:tr>
      <w:tr w:rsidR="00A81D11" w:rsidRPr="002A0832" w14:paraId="5B710F3D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423345" w14:textId="5CBC811C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4M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B5B0DE" w14:textId="36191DAA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2.0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065BCE15" w14:textId="4BD0F5CD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9.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4EDD1B" w14:textId="0A72DFC1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6.6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85584F" w14:textId="091DDEA3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4.59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9A026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1964A" w14:textId="7945BB99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4M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F6F78" w14:textId="03EFDFE0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9.9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BBB00A" w14:textId="679A8F8B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7.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43F97" w14:textId="1C4F13D9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.6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83408" w14:textId="7A575B55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80</w:t>
            </w:r>
          </w:p>
        </w:tc>
      </w:tr>
      <w:tr w:rsidR="00A81D11" w:rsidRPr="002A0832" w14:paraId="70525D7C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628C6D" w14:textId="51EB43E7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gramStart"/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4St</w:t>
            </w:r>
            <w:proofErr w:type="gramEnd"/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B1EF57" w14:textId="07CD684E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0.2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41AF0AEB" w14:textId="70BA115E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7.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37A9DA" w14:textId="08ABA784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10.3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7C1AD1" w14:textId="69994301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5.48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D78E7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3F981" w14:textId="3554695D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4St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79D8F" w14:textId="723CC76E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9.3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0C61CF" w14:textId="5A81D0CC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6.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44CAB" w14:textId="0401B7AF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.6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E0E2A" w14:textId="31BAAD8F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95</w:t>
            </w:r>
          </w:p>
        </w:tc>
      </w:tr>
      <w:tr w:rsidR="00A81D11" w:rsidRPr="002A0832" w14:paraId="56DAA0E3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D96465" w14:textId="6A3E1030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5F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ED4465" w14:textId="1C856B2D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1.8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630137D8" w14:textId="100FC5D1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9.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659808" w14:textId="3E79E14A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11.1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862D5F" w14:textId="6738502A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4.24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74D69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17BF4" w14:textId="7D319A07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5F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D1791" w14:textId="52937B08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8.2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DF6F491" w14:textId="024758D2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6.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E089E" w14:textId="2671696E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5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D614C" w14:textId="0F4C6852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01</w:t>
            </w:r>
          </w:p>
        </w:tc>
      </w:tr>
      <w:tr w:rsidR="00A81D11" w:rsidRPr="002A0832" w14:paraId="55A80927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5AFD1C" w14:textId="17E664F4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63S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ACCA13" w14:textId="45D2B108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1.4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5F5901D9" w14:textId="75A9A916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9.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D12FDE" w14:textId="15D561D4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11.7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261FE2" w14:textId="21B043C4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4.18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1D879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A7CB7" w14:textId="2E2AE01B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5H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F3B63" w14:textId="7936EFA4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3.9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E8F47AB" w14:textId="1369642C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1.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64D09" w14:textId="792948C4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5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626B6" w14:textId="15BF62E1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67</w:t>
            </w:r>
          </w:p>
        </w:tc>
      </w:tr>
      <w:tr w:rsidR="00A81D11" w:rsidRPr="002A0832" w14:paraId="78772E70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7412BB" w14:textId="4AB7A138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68S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FF698C" w14:textId="72D65096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3.4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09373B85" w14:textId="4A262942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0.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8102FC" w14:textId="4EF70F3E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11.1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5C89AA" w14:textId="52EA7830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4.62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A0C03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B8CFB" w14:textId="5F1256E1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5M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C545F" w14:textId="3F237F2B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0.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B6A95CB" w14:textId="56CA97B4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7.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D9C85" w14:textId="4128C215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A9C9E" w14:textId="4AE68617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77</w:t>
            </w:r>
          </w:p>
        </w:tc>
      </w:tr>
      <w:tr w:rsidR="00A81D11" w:rsidRPr="002A0832" w14:paraId="5645C10F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3D851D" w14:textId="2A410EFB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6K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2857EA" w14:textId="1D915238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2.0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57AF7835" w14:textId="45EDD867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9.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C1968F" w14:textId="51413D70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12.9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B9AAAA" w14:textId="5654F324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5.06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516DF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B3E0E" w14:textId="53BC92C7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63S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87F25" w14:textId="344C2404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5.2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5485701" w14:textId="0E72108E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1.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28309" w14:textId="7DCEA494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9CCE2" w14:textId="603C8CCF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18</w:t>
            </w:r>
          </w:p>
        </w:tc>
      </w:tr>
      <w:tr w:rsidR="00A81D11" w:rsidRPr="002A0832" w14:paraId="124DAE6B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0C36D0" w14:textId="767133C2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72S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9FA5A6" w14:textId="57BD2D48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3.3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763F88D1" w14:textId="197129A2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0.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A2B436" w14:textId="13DBC77F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11.6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E84C77" w14:textId="7FDBB033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4.92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A4AB1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063DB" w14:textId="37AD15E3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6F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3B6A1" w14:textId="190F754E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9.6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818F51" w14:textId="76402E92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7.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211CE" w14:textId="31A7359E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8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20B71" w14:textId="5DDFB18B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16</w:t>
            </w:r>
          </w:p>
        </w:tc>
      </w:tr>
      <w:tr w:rsidR="00A81D11" w:rsidRPr="002A0832" w14:paraId="4E757D43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28F378" w14:textId="68228805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74S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113010" w14:textId="322843F7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2.9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43347D35" w14:textId="79588B45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0.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6DBE1E" w14:textId="4404825D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12.5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233261" w14:textId="24E11DD4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4.81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096E6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998FF" w14:textId="63FC6FEC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6K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F4542" w14:textId="589745CA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0.5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DDE4BD" w14:textId="1C42DC03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8.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0A78D" w14:textId="1823E08D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.1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8BD5D" w14:textId="0E2F34C9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02</w:t>
            </w:r>
          </w:p>
        </w:tc>
      </w:tr>
      <w:tr w:rsidR="00A81D11" w:rsidRPr="002A0832" w14:paraId="56556A3D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536383" w14:textId="60C9B337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75S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1D48D7" w14:textId="0BDA80E4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2.0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513EF75F" w14:textId="0E7AEF83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0.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805F68" w14:textId="35A6D75D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13.0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D909FF" w14:textId="233062A5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4.01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16715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C7C9A" w14:textId="1FDD5A53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6M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4F00C" w14:textId="47907250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0.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84FC09" w14:textId="03D7C340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7.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9B680" w14:textId="0F6E594B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.6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B4AE7" w14:textId="0031F516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78</w:t>
            </w:r>
          </w:p>
        </w:tc>
      </w:tr>
      <w:tr w:rsidR="00A81D11" w:rsidRPr="002A0832" w14:paraId="20F1B2CF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D99CC6" w14:textId="7F3FCE43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7K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602003" w14:textId="122B5D44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0.8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083CC42A" w14:textId="049DDC1E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9.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B8E2E4" w14:textId="4D0A3BB6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12.1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E50976" w14:textId="7CB401A6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4.01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8DC64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BD127" w14:textId="22841D0C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7H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3A381" w14:textId="5F1FF46D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2.5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AC4496" w14:textId="1E874EDE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0.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459A4" w14:textId="6001A9C8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.7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FB0E2" w14:textId="09D55351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25</w:t>
            </w:r>
          </w:p>
        </w:tc>
      </w:tr>
      <w:tr w:rsidR="00A81D11" w:rsidRPr="002A0832" w14:paraId="0A77B380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656778" w14:textId="211839E0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gramStart"/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7St</w:t>
            </w:r>
            <w:proofErr w:type="gramEnd"/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3F503F" w14:textId="3ECC0AC1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1.2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54E2144F" w14:textId="14A7A803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7.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F638DB" w14:textId="3C93BBAE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9.5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F01DB3" w14:textId="64AFF8EE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5.88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02456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EB595" w14:textId="47B2AD99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7M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8F3C3" w14:textId="0DD74A5A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1.9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DBC883" w14:textId="5B67DEE8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9.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C697C" w14:textId="2430B4D2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.8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7BE98" w14:textId="37485AE1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40</w:t>
            </w:r>
          </w:p>
        </w:tc>
      </w:tr>
      <w:tr w:rsidR="00A81D11" w:rsidRPr="002A0832" w14:paraId="6D0A97CA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2DE6A8" w14:textId="30050279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83S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F67480" w14:textId="7150F936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4.3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1B4AB818" w14:textId="1A6EA8A0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1.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E0388E" w14:textId="35E3318A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10.6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E66232" w14:textId="06F928AA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5.25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2045C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E2259" w14:textId="5C785A93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7St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8A3DF" w14:textId="4190E6BE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0.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EE5573" w14:textId="2BFA786C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6.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37F73" w14:textId="3AF64CD2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2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D25A8" w14:textId="6367FE93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65</w:t>
            </w:r>
          </w:p>
        </w:tc>
      </w:tr>
      <w:tr w:rsidR="00A81D11" w:rsidRPr="002A0832" w14:paraId="4CBABF3A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6E0097" w14:textId="64E4C653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gramStart"/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8St</w:t>
            </w:r>
            <w:proofErr w:type="gramEnd"/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198362" w14:textId="0CD7B382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0.4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3EB2C538" w14:textId="1F06A25E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7.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D24155" w14:textId="0D206754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9.6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214819" w14:textId="464176A1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5.08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7C858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D829A" w14:textId="79BBC289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8H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83559" w14:textId="61C1B72F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3.3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60D2264" w14:textId="3663A3ED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0.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36449" w14:textId="09DAB019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6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B0CE7" w14:textId="5FCBCF38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06</w:t>
            </w:r>
          </w:p>
        </w:tc>
      </w:tr>
      <w:tr w:rsidR="00A81D11" w:rsidRPr="002A0832" w14:paraId="208007BA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46EE96" w14:textId="7B44CA67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F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3BB427" w14:textId="7212555F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9.7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46D07226" w14:textId="7EC81917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7.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7B16D4" w14:textId="4BEBFE0A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13.4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27BAF9" w14:textId="6B69BEF6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4.11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CDB3E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3ABDE" w14:textId="386D8E88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8K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55563" w14:textId="068E9205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0.2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DF9001" w14:textId="43F295FA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8.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9ACD3" w14:textId="12EFF91C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.2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81024" w14:textId="43FEF309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18</w:t>
            </w:r>
          </w:p>
        </w:tc>
      </w:tr>
      <w:tr w:rsidR="00A81D11" w:rsidRPr="002A0832" w14:paraId="649BF994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B52B75" w14:textId="08803613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H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510CE2" w14:textId="5C1D47E7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1.6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3AD3A995" w14:textId="71293642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9.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680ABA" w14:textId="653735E8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11.7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704622" w14:textId="5492FFAE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4.00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F418C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25E5E" w14:textId="73E3BB67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8M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B1310" w14:textId="4E8E0594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0.9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3B442EE" w14:textId="6BC73EBB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8.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741A0" w14:textId="094F7542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9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D77DB" w14:textId="133B6C64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54</w:t>
            </w:r>
          </w:p>
        </w:tc>
      </w:tr>
      <w:tr w:rsidR="00A81D11" w:rsidRPr="002A0832" w14:paraId="06309E40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C2879E" w14:textId="6F19685D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K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D9A4F9" w14:textId="082D56DD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0.6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</w:tcPr>
          <w:p w14:paraId="3AE6C267" w14:textId="588EFF1E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8.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9A9F81" w14:textId="6356820F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12.1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E5D070" w14:textId="08893703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4.00</w:t>
            </w:r>
          </w:p>
        </w:tc>
        <w:tc>
          <w:tcPr>
            <w:tcW w:w="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A117B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D8FC0" w14:textId="1BEE7724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8So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07A16" w14:textId="673B4AA9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0.8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1429DD" w14:textId="2C191F3D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8.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886D2" w14:textId="7E583CD6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3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8DE30" w14:textId="489AA836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76</w:t>
            </w:r>
          </w:p>
        </w:tc>
      </w:tr>
      <w:tr w:rsidR="00A81D11" w:rsidRPr="002A0832" w14:paraId="3D1AF658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233A351" w14:textId="6F79AB9A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M</w:t>
            </w:r>
          </w:p>
        </w:tc>
        <w:tc>
          <w:tcPr>
            <w:tcW w:w="11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20D1864" w14:textId="3CCA3A25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20.6</w:t>
            </w:r>
          </w:p>
        </w:tc>
        <w:tc>
          <w:tcPr>
            <w:tcW w:w="1131" w:type="dxa"/>
            <w:tcBorders>
              <w:top w:val="nil"/>
              <w:left w:val="nil"/>
              <w:right w:val="nil"/>
            </w:tcBorders>
          </w:tcPr>
          <w:p w14:paraId="02BAFFB8" w14:textId="77A60A9D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8.0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B6D967C" w14:textId="5CD4E0FB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10.1</w:t>
            </w:r>
          </w:p>
        </w:tc>
        <w:tc>
          <w:tcPr>
            <w:tcW w:w="60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632EAF1" w14:textId="2A7645FA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4.69</w:t>
            </w:r>
          </w:p>
        </w:tc>
        <w:tc>
          <w:tcPr>
            <w:tcW w:w="32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BD581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A60F2" w14:textId="1748D468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9So</w:t>
            </w:r>
          </w:p>
        </w:tc>
        <w:tc>
          <w:tcPr>
            <w:tcW w:w="99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60EC2" w14:textId="643B3CBA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1.4</w:t>
            </w:r>
          </w:p>
        </w:tc>
        <w:tc>
          <w:tcPr>
            <w:tcW w:w="1141" w:type="dxa"/>
            <w:tcBorders>
              <w:top w:val="nil"/>
              <w:left w:val="nil"/>
              <w:right w:val="nil"/>
            </w:tcBorders>
            <w:vAlign w:val="bottom"/>
          </w:tcPr>
          <w:p w14:paraId="37F56C0B" w14:textId="392E3C28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8.7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1296D" w14:textId="09C1D4FF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1</w:t>
            </w:r>
          </w:p>
        </w:tc>
        <w:tc>
          <w:tcPr>
            <w:tcW w:w="56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F2BAA" w14:textId="7A2D9E22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76</w:t>
            </w:r>
          </w:p>
        </w:tc>
      </w:tr>
      <w:tr w:rsidR="00A81D11" w:rsidRPr="002A0832" w14:paraId="36B33560" w14:textId="77777777" w:rsidTr="00A81D11">
        <w:trPr>
          <w:trHeight w:val="260"/>
        </w:trPr>
        <w:tc>
          <w:tcPr>
            <w:tcW w:w="9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E6962DD" w14:textId="1576B4F3" w:rsidR="00A81D11" w:rsidRPr="00A81D11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CD1St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C028A68" w14:textId="13436E4D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9.3</w:t>
            </w:r>
          </w:p>
        </w:tc>
        <w:tc>
          <w:tcPr>
            <w:tcW w:w="113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89DF02B" w14:textId="06555220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-16.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884949E" w14:textId="2E1DB87F" w:rsidR="00A81D11" w:rsidRPr="00A81D11" w:rsidRDefault="00A81D11" w:rsidP="00A81D1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10.9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1464D43" w14:textId="1F3DBECA" w:rsidR="00A81D11" w:rsidRPr="00A81D11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81D11">
              <w:rPr>
                <w:rFonts w:ascii="Times New Roman" w:hAnsi="Times New Roman" w:cs="Times New Roman"/>
                <w:sz w:val="20"/>
                <w:szCs w:val="20"/>
              </w:rPr>
              <w:t>5.45</w:t>
            </w:r>
          </w:p>
        </w:tc>
        <w:tc>
          <w:tcPr>
            <w:tcW w:w="3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0ED158" w14:textId="77777777" w:rsidR="00A81D11" w:rsidRPr="002A0832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081D3D1" w14:textId="0180189E" w:rsidR="00A81D11" w:rsidRPr="002D6069" w:rsidRDefault="00A81D11" w:rsidP="00A81D11">
            <w:pPr>
              <w:spacing w:after="0" w:line="276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FA7D145" w14:textId="03B63E49" w:rsidR="00A81D11" w:rsidRPr="002D6069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BC42663" w14:textId="6AFCEA52" w:rsidR="00A81D11" w:rsidRPr="002D6069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413FD77" w14:textId="4F938FB5" w:rsidR="00A81D11" w:rsidRPr="002D6069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DEF76F4" w14:textId="00FEF1EC" w:rsidR="00A81D11" w:rsidRPr="002D6069" w:rsidRDefault="00A81D11" w:rsidP="00A81D11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</w:tbl>
    <w:p w14:paraId="0F2B9AF0" w14:textId="0E6D5D52" w:rsidR="002A0832" w:rsidRDefault="00C77C77" w:rsidP="005449EC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*</w:t>
      </w:r>
      <w:r w:rsidRPr="00C77C77">
        <w:t xml:space="preserve"> </w:t>
      </w:r>
      <w:proofErr w:type="spellStart"/>
      <w:r w:rsidRPr="00C77C77">
        <w:rPr>
          <w:rFonts w:ascii="Times New Roman" w:hAnsi="Times New Roman" w:cs="Times New Roman"/>
          <w:sz w:val="20"/>
          <w:szCs w:val="20"/>
        </w:rPr>
        <w:t>Kiljunen</w:t>
      </w:r>
      <w:proofErr w:type="spellEnd"/>
      <w:r w:rsidRPr="00C77C77">
        <w:rPr>
          <w:rFonts w:ascii="Times New Roman" w:hAnsi="Times New Roman" w:cs="Times New Roman"/>
          <w:sz w:val="20"/>
          <w:szCs w:val="20"/>
        </w:rPr>
        <w:t xml:space="preserve">, M., Grey, J., </w:t>
      </w:r>
      <w:proofErr w:type="spellStart"/>
      <w:r w:rsidRPr="00C77C77">
        <w:rPr>
          <w:rFonts w:ascii="Times New Roman" w:hAnsi="Times New Roman" w:cs="Times New Roman"/>
          <w:sz w:val="20"/>
          <w:szCs w:val="20"/>
        </w:rPr>
        <w:t>Sinisalo</w:t>
      </w:r>
      <w:proofErr w:type="spellEnd"/>
      <w:r w:rsidRPr="00C77C77">
        <w:rPr>
          <w:rFonts w:ascii="Times New Roman" w:hAnsi="Times New Roman" w:cs="Times New Roman"/>
          <w:sz w:val="20"/>
          <w:szCs w:val="20"/>
        </w:rPr>
        <w:t xml:space="preserve">, T., Harrod, C., </w:t>
      </w:r>
      <w:proofErr w:type="spellStart"/>
      <w:r w:rsidRPr="00C77C77">
        <w:rPr>
          <w:rFonts w:ascii="Times New Roman" w:hAnsi="Times New Roman" w:cs="Times New Roman"/>
          <w:sz w:val="20"/>
          <w:szCs w:val="20"/>
        </w:rPr>
        <w:t>Immonen</w:t>
      </w:r>
      <w:proofErr w:type="spellEnd"/>
      <w:r w:rsidRPr="00C77C77">
        <w:rPr>
          <w:rFonts w:ascii="Times New Roman" w:hAnsi="Times New Roman" w:cs="Times New Roman"/>
          <w:sz w:val="20"/>
          <w:szCs w:val="20"/>
        </w:rPr>
        <w:t>, H. &amp; Jones, R.I. (2006) A revised model for lipid-normalizing δ</w:t>
      </w:r>
      <w:r w:rsidRPr="00C77C77">
        <w:rPr>
          <w:rFonts w:ascii="Times New Roman" w:hAnsi="Times New Roman" w:cs="Times New Roman"/>
          <w:sz w:val="20"/>
          <w:szCs w:val="20"/>
          <w:vertAlign w:val="superscript"/>
        </w:rPr>
        <w:t>13</w:t>
      </w:r>
      <w:r w:rsidRPr="00C77C77">
        <w:rPr>
          <w:rFonts w:ascii="Times New Roman" w:hAnsi="Times New Roman" w:cs="Times New Roman"/>
          <w:sz w:val="20"/>
          <w:szCs w:val="20"/>
        </w:rPr>
        <w:t xml:space="preserve">C values from aquatic organisms, with implications for isotope mixing models. </w:t>
      </w:r>
      <w:r w:rsidRPr="00C77C77">
        <w:rPr>
          <w:rFonts w:ascii="Times New Roman" w:hAnsi="Times New Roman" w:cs="Times New Roman"/>
          <w:b/>
          <w:bCs/>
          <w:sz w:val="20"/>
          <w:szCs w:val="20"/>
        </w:rPr>
        <w:t>43</w:t>
      </w:r>
      <w:r w:rsidRPr="00C77C77">
        <w:rPr>
          <w:rFonts w:ascii="Times New Roman" w:hAnsi="Times New Roman" w:cs="Times New Roman"/>
          <w:sz w:val="20"/>
          <w:szCs w:val="20"/>
        </w:rPr>
        <w:t>, 1213-1222.</w:t>
      </w:r>
      <w:r w:rsidR="002A0832">
        <w:rPr>
          <w:rFonts w:ascii="Times New Roman" w:hAnsi="Times New Roman" w:cs="Times New Roman"/>
          <w:sz w:val="24"/>
          <w:szCs w:val="24"/>
        </w:rPr>
        <w:br/>
      </w:r>
    </w:p>
    <w:p w14:paraId="3473FDA3" w14:textId="77777777" w:rsidR="002A0832" w:rsidRDefault="002A0832" w:rsidP="005449EC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1D78E9A" w14:textId="77777777" w:rsidR="00756233" w:rsidRPr="00756233" w:rsidRDefault="00756233" w:rsidP="005449EC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756233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Figure</w:t>
      </w:r>
    </w:p>
    <w:p w14:paraId="34823BD3" w14:textId="6CC30D06" w:rsidR="000E75D3" w:rsidRDefault="000E75D3" w:rsidP="005449EC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ure S</w:t>
      </w:r>
      <w:r w:rsidR="00F84B1A"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. Linear discriminant function analysis</w:t>
      </w:r>
      <w:r w:rsidRPr="00ED40ED">
        <w:rPr>
          <w:rFonts w:ascii="Times New Roman" w:hAnsi="Times New Roman" w:cs="Times New Roman"/>
          <w:sz w:val="24"/>
          <w:szCs w:val="24"/>
        </w:rPr>
        <w:t xml:space="preserve"> based on</w:t>
      </w:r>
      <w:r w:rsidR="00EB52B5">
        <w:rPr>
          <w:rFonts w:ascii="Times New Roman" w:hAnsi="Times New Roman" w:cs="Times New Roman"/>
          <w:sz w:val="24"/>
          <w:szCs w:val="24"/>
        </w:rPr>
        <w:t xml:space="preserve"> a combined </w:t>
      </w:r>
      <w:r w:rsidR="00EB52B5" w:rsidRPr="00ED40ED">
        <w:rPr>
          <w:rFonts w:ascii="Symbol" w:hAnsi="Symbol" w:cs="Times New Roman"/>
          <w:sz w:val="24"/>
          <w:szCs w:val="24"/>
        </w:rPr>
        <w:t></w:t>
      </w:r>
      <w:r w:rsidR="00EB52B5" w:rsidRPr="00ED40ED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EB52B5" w:rsidRPr="00ED40ED">
        <w:rPr>
          <w:rFonts w:ascii="Times New Roman" w:hAnsi="Times New Roman" w:cs="Times New Roman"/>
          <w:sz w:val="24"/>
          <w:szCs w:val="24"/>
        </w:rPr>
        <w:t>C</w:t>
      </w:r>
      <w:r w:rsidR="00EB52B5" w:rsidRPr="00ED40ED">
        <w:rPr>
          <w:rFonts w:ascii="Times New Roman" w:hAnsi="Times New Roman" w:cs="Times New Roman"/>
          <w:sz w:val="24"/>
          <w:szCs w:val="24"/>
          <w:vertAlign w:val="subscript"/>
        </w:rPr>
        <w:t>EAA</w:t>
      </w:r>
      <w:r w:rsidR="00EB52B5">
        <w:rPr>
          <w:rFonts w:ascii="Times New Roman" w:hAnsi="Times New Roman" w:cs="Times New Roman"/>
          <w:sz w:val="24"/>
          <w:szCs w:val="24"/>
        </w:rPr>
        <w:t xml:space="preserve"> dataset </w:t>
      </w:r>
      <w:r w:rsidR="00EB52B5" w:rsidRPr="00ED40ED">
        <w:rPr>
          <w:rFonts w:ascii="Times New Roman" w:hAnsi="Times New Roman" w:cs="Times New Roman"/>
          <w:sz w:val="24"/>
          <w:szCs w:val="24"/>
        </w:rPr>
        <w:t xml:space="preserve">of herring </w:t>
      </w:r>
      <w:r w:rsidR="00EB52B5">
        <w:rPr>
          <w:rFonts w:ascii="Times New Roman" w:hAnsi="Times New Roman" w:cs="Times New Roman"/>
          <w:sz w:val="24"/>
          <w:szCs w:val="24"/>
        </w:rPr>
        <w:t>and sprat</w:t>
      </w:r>
      <w:r>
        <w:rPr>
          <w:rFonts w:ascii="Times New Roman" w:hAnsi="Times New Roman" w:cs="Times New Roman"/>
          <w:sz w:val="24"/>
          <w:szCs w:val="24"/>
        </w:rPr>
        <w:t>.</w:t>
      </w:r>
      <w:r w:rsidR="00EB52B5">
        <w:rPr>
          <w:rFonts w:ascii="Times New Roman" w:hAnsi="Times New Roman" w:cs="Times New Roman"/>
          <w:sz w:val="24"/>
          <w:szCs w:val="24"/>
        </w:rPr>
        <w:t xml:space="preserve"> The two first linear discriminants shown here explains 54.1% (LD1) and 24.6% (LD2) of the variability – the remaining linear discriminant LD3 explains 21.3%. </w:t>
      </w:r>
      <w:r w:rsidR="0046556B">
        <w:rPr>
          <w:rFonts w:ascii="Times New Roman" w:hAnsi="Times New Roman" w:cs="Times New Roman"/>
          <w:sz w:val="24"/>
          <w:szCs w:val="24"/>
        </w:rPr>
        <w:t>For LD1, t</w:t>
      </w:r>
      <w:r w:rsidR="00EB52B5">
        <w:rPr>
          <w:rFonts w:ascii="Times New Roman" w:hAnsi="Times New Roman" w:cs="Times New Roman"/>
          <w:sz w:val="24"/>
          <w:szCs w:val="24"/>
        </w:rPr>
        <w:t xml:space="preserve">he two greatest coefficients are tyrosine </w:t>
      </w:r>
      <w:r w:rsidR="0046556B">
        <w:rPr>
          <w:rFonts w:ascii="Times New Roman" w:hAnsi="Times New Roman" w:cs="Times New Roman"/>
          <w:sz w:val="24"/>
          <w:szCs w:val="24"/>
        </w:rPr>
        <w:t xml:space="preserve">(2.3) </w:t>
      </w:r>
      <w:r w:rsidR="00EB52B5">
        <w:rPr>
          <w:rFonts w:ascii="Times New Roman" w:hAnsi="Times New Roman" w:cs="Times New Roman"/>
          <w:sz w:val="24"/>
          <w:szCs w:val="24"/>
        </w:rPr>
        <w:t xml:space="preserve">and </w:t>
      </w:r>
      <w:r w:rsidR="0046556B">
        <w:rPr>
          <w:rFonts w:ascii="Times New Roman" w:hAnsi="Times New Roman" w:cs="Times New Roman"/>
          <w:sz w:val="24"/>
          <w:szCs w:val="24"/>
        </w:rPr>
        <w:t xml:space="preserve">isoleucine (-0.7), for LD2 it is phenylalanine (-2.2) and lysine (2.0), and for LD3 it is isoleucine (1.8) and lysine (-1.1). </w:t>
      </w:r>
      <w:r w:rsidR="0020527C">
        <w:rPr>
          <w:rFonts w:ascii="Times New Roman" w:hAnsi="Times New Roman" w:cs="Times New Roman"/>
          <w:noProof/>
          <w:sz w:val="24"/>
          <w:szCs w:val="24"/>
        </w:rPr>
        <w:t>Despite the relatively large overlap in the three LD scores among the four sites, the site</w:t>
      </w:r>
      <w:r w:rsidR="0020527C" w:rsidRPr="0020527C">
        <w:rPr>
          <w:rFonts w:ascii="Times New Roman" w:hAnsi="Times New Roman" w:cs="Times New Roman"/>
          <w:noProof/>
          <w:sz w:val="24"/>
          <w:szCs w:val="24"/>
        </w:rPr>
        <w:t xml:space="preserve"> group median values are significantly different</w:t>
      </w:r>
      <w:r w:rsidR="0020527C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="0020527C" w:rsidRPr="0020527C">
        <w:rPr>
          <w:rFonts w:ascii="Times New Roman" w:hAnsi="Times New Roman" w:cs="Times New Roman"/>
          <w:noProof/>
          <w:sz w:val="24"/>
          <w:szCs w:val="24"/>
        </w:rPr>
        <w:t xml:space="preserve">Pillai’s Trace = </w:t>
      </w:r>
      <w:r w:rsidR="0020527C">
        <w:rPr>
          <w:rFonts w:ascii="Times New Roman" w:hAnsi="Times New Roman" w:cs="Times New Roman"/>
          <w:noProof/>
          <w:sz w:val="24"/>
          <w:szCs w:val="24"/>
        </w:rPr>
        <w:t>0.82</w:t>
      </w:r>
      <w:r w:rsidR="0020527C" w:rsidRPr="0020527C">
        <w:rPr>
          <w:rFonts w:ascii="Times New Roman" w:hAnsi="Times New Roman" w:cs="Times New Roman"/>
          <w:noProof/>
          <w:sz w:val="24"/>
          <w:szCs w:val="24"/>
        </w:rPr>
        <w:t>, F</w:t>
      </w:r>
      <w:r w:rsidR="0020527C">
        <w:rPr>
          <w:rFonts w:ascii="Times New Roman" w:hAnsi="Times New Roman" w:cs="Times New Roman"/>
          <w:noProof/>
          <w:sz w:val="24"/>
          <w:szCs w:val="24"/>
          <w:vertAlign w:val="subscript"/>
        </w:rPr>
        <w:t>9</w:t>
      </w:r>
      <w:r w:rsidR="0020527C" w:rsidRPr="0020527C">
        <w:rPr>
          <w:rFonts w:ascii="Times New Roman" w:hAnsi="Times New Roman" w:cs="Times New Roman"/>
          <w:noProof/>
          <w:sz w:val="24"/>
          <w:szCs w:val="24"/>
          <w:vertAlign w:val="subscript"/>
        </w:rPr>
        <w:t>,</w:t>
      </w:r>
      <w:r w:rsidR="0020527C">
        <w:rPr>
          <w:rFonts w:ascii="Times New Roman" w:hAnsi="Times New Roman" w:cs="Times New Roman"/>
          <w:noProof/>
          <w:sz w:val="24"/>
          <w:szCs w:val="24"/>
          <w:vertAlign w:val="subscript"/>
        </w:rPr>
        <w:t>108</w:t>
      </w:r>
      <w:r w:rsidR="0020527C" w:rsidRPr="0020527C">
        <w:rPr>
          <w:rFonts w:ascii="Times New Roman" w:hAnsi="Times New Roman" w:cs="Times New Roman"/>
          <w:noProof/>
          <w:sz w:val="24"/>
          <w:szCs w:val="24"/>
          <w:vertAlign w:val="subscript"/>
        </w:rPr>
        <w:t xml:space="preserve"> </w:t>
      </w:r>
      <w:r w:rsidR="0020527C" w:rsidRPr="0020527C">
        <w:rPr>
          <w:rFonts w:ascii="Times New Roman" w:hAnsi="Times New Roman" w:cs="Times New Roman"/>
          <w:noProof/>
          <w:sz w:val="24"/>
          <w:szCs w:val="24"/>
        </w:rPr>
        <w:t xml:space="preserve">= </w:t>
      </w:r>
      <w:r w:rsidR="0020527C">
        <w:rPr>
          <w:rFonts w:ascii="Times New Roman" w:hAnsi="Times New Roman" w:cs="Times New Roman"/>
          <w:noProof/>
          <w:sz w:val="24"/>
          <w:szCs w:val="24"/>
        </w:rPr>
        <w:t>4.5</w:t>
      </w:r>
      <w:r w:rsidR="0020527C" w:rsidRPr="0020527C">
        <w:rPr>
          <w:rFonts w:ascii="Times New Roman" w:hAnsi="Times New Roman" w:cs="Times New Roman"/>
          <w:noProof/>
          <w:sz w:val="24"/>
          <w:szCs w:val="24"/>
        </w:rPr>
        <w:t>; P &lt; 0.001</w:t>
      </w:r>
      <w:r w:rsidR="0020527C">
        <w:rPr>
          <w:rFonts w:ascii="Times New Roman" w:hAnsi="Times New Roman" w:cs="Times New Roman"/>
          <w:noProof/>
          <w:sz w:val="24"/>
          <w:szCs w:val="24"/>
        </w:rPr>
        <w:t>).</w:t>
      </w:r>
    </w:p>
    <w:p w14:paraId="78066888" w14:textId="77777777" w:rsidR="000E75D3" w:rsidRDefault="000E75D3" w:rsidP="005449EC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2286174B" w14:textId="10291D55" w:rsidR="000E75D3" w:rsidRDefault="000E75D3" w:rsidP="005449EC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43E82AF0" wp14:editId="2D4A22E3">
            <wp:extent cx="6332220" cy="381063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332220" cy="3810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8652C9" w14:textId="5EFBE9D0" w:rsidR="000E75D3" w:rsidRDefault="000E75D3" w:rsidP="005449EC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sectPr w:rsidR="000E75D3" w:rsidSect="009C5FB6">
      <w:pgSz w:w="12240" w:h="15840"/>
      <w:pgMar w:top="1701" w:right="1134" w:bottom="1701" w:left="1134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72BA52C" w14:textId="77777777" w:rsidR="003D666D" w:rsidRDefault="003D666D" w:rsidP="00EE7E27">
      <w:pPr>
        <w:spacing w:after="0" w:line="240" w:lineRule="auto"/>
      </w:pPr>
      <w:r>
        <w:separator/>
      </w:r>
    </w:p>
  </w:endnote>
  <w:endnote w:type="continuationSeparator" w:id="0">
    <w:p w14:paraId="77493F25" w14:textId="77777777" w:rsidR="003D666D" w:rsidRDefault="003D666D" w:rsidP="00EE7E2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006330151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14:paraId="6AEC7A45" w14:textId="761A71C3" w:rsidR="00A114A4" w:rsidRPr="009C1F2B" w:rsidRDefault="00A114A4">
        <w:pPr>
          <w:pStyle w:val="Footer"/>
          <w:jc w:val="center"/>
          <w:rPr>
            <w:rFonts w:ascii="Times New Roman" w:hAnsi="Times New Roman" w:cs="Times New Roman"/>
          </w:rPr>
        </w:pPr>
        <w:r w:rsidRPr="009C1F2B">
          <w:rPr>
            <w:rFonts w:ascii="Times New Roman" w:hAnsi="Times New Roman" w:cs="Times New Roman"/>
          </w:rPr>
          <w:fldChar w:fldCharType="begin"/>
        </w:r>
        <w:r w:rsidRPr="009C1F2B">
          <w:rPr>
            <w:rFonts w:ascii="Times New Roman" w:hAnsi="Times New Roman" w:cs="Times New Roman"/>
          </w:rPr>
          <w:instrText xml:space="preserve"> PAGE   \* MERGEFORMAT </w:instrText>
        </w:r>
        <w:r w:rsidRPr="009C1F2B">
          <w:rPr>
            <w:rFonts w:ascii="Times New Roman" w:hAnsi="Times New Roman" w:cs="Times New Roman"/>
          </w:rPr>
          <w:fldChar w:fldCharType="separate"/>
        </w:r>
        <w:r w:rsidRPr="009C1F2B">
          <w:rPr>
            <w:rFonts w:ascii="Times New Roman" w:hAnsi="Times New Roman" w:cs="Times New Roman"/>
            <w:noProof/>
          </w:rPr>
          <w:t>2</w:t>
        </w:r>
        <w:r w:rsidRPr="009C1F2B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23A2B8BE" w14:textId="77777777" w:rsidR="00A114A4" w:rsidRDefault="00A114A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E2EBC33" w14:textId="77777777" w:rsidR="003D666D" w:rsidRDefault="003D666D" w:rsidP="00EE7E27">
      <w:pPr>
        <w:spacing w:after="0" w:line="240" w:lineRule="auto"/>
      </w:pPr>
      <w:r>
        <w:separator/>
      </w:r>
    </w:p>
  </w:footnote>
  <w:footnote w:type="continuationSeparator" w:id="0">
    <w:p w14:paraId="7F9F5948" w14:textId="77777777" w:rsidR="003D666D" w:rsidRDefault="003D666D" w:rsidP="00EE7E2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5885D7D" w14:textId="45374FC1" w:rsidR="00A114A4" w:rsidRPr="00522CA6" w:rsidRDefault="00A114A4" w:rsidP="009C1F2B">
    <w:pPr>
      <w:pStyle w:val="Header"/>
      <w:jc w:val="center"/>
      <w:rPr>
        <w:rFonts w:ascii="Times New Roman" w:hAnsi="Times New Roman" w:cs="Times New Roman"/>
      </w:rPr>
    </w:pPr>
    <w:r w:rsidRPr="00522CA6">
      <w:rPr>
        <w:rFonts w:ascii="Times New Roman" w:hAnsi="Times New Roman" w:cs="Times New Roman"/>
      </w:rPr>
      <w:t>Supplementary Information</w:t>
    </w:r>
    <w:r>
      <w:rPr>
        <w:rFonts w:ascii="Times New Roman" w:hAnsi="Times New Roman" w:cs="Times New Roman"/>
      </w:rPr>
      <w:t xml:space="preserve">: </w:t>
    </w:r>
    <w:r w:rsidRPr="00522CA6">
      <w:rPr>
        <w:rFonts w:ascii="Times New Roman" w:hAnsi="Times New Roman" w:cs="Times New Roman"/>
      </w:rPr>
      <w:t xml:space="preserve">Larsen </w:t>
    </w:r>
    <w:r w:rsidRPr="009C1F2B">
      <w:rPr>
        <w:rFonts w:ascii="Times New Roman" w:hAnsi="Times New Roman" w:cs="Times New Roman"/>
        <w:i/>
        <w:iCs/>
      </w:rPr>
      <w:t>et al</w:t>
    </w:r>
    <w:r w:rsidRPr="00522CA6">
      <w:rPr>
        <w:rFonts w:ascii="Times New Roman" w:hAnsi="Times New Roman" w:cs="Times New Roman"/>
      </w:rPr>
      <w:t xml:space="preserve">. </w:t>
    </w:r>
    <w:r>
      <w:rPr>
        <w:rFonts w:ascii="Times New Roman" w:hAnsi="Times New Roman" w:cs="Times New Roman"/>
      </w:rPr>
      <w:t>-</w:t>
    </w:r>
    <w:r w:rsidRPr="00522CA6">
      <w:rPr>
        <w:rFonts w:ascii="Times New Roman" w:hAnsi="Times New Roman" w:cs="Times New Roman"/>
      </w:rPr>
      <w:t xml:space="preserve"> </w:t>
    </w:r>
    <w:r w:rsidRPr="009C1F2B">
      <w:rPr>
        <w:rFonts w:ascii="Times New Roman" w:hAnsi="Times New Roman" w:cs="Times New Roman"/>
      </w:rPr>
      <w:t>Characterizing niche differentiation</w:t>
    </w:r>
  </w:p>
  <w:p w14:paraId="1A0EB45D" w14:textId="0786B2DC" w:rsidR="00A114A4" w:rsidRPr="00EE7E27" w:rsidRDefault="00A114A4" w:rsidP="00EE7E27">
    <w:pPr>
      <w:pStyle w:val="Header"/>
      <w:jc w:val="cent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eth Ecology Evolu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w0ptrxtw5fv5ceeax9vsrzjsrvr9xefa9xz&quot;&gt;LarsenSHH&lt;record-ids&gt;&lt;item&gt;1084&lt;/item&gt;&lt;item&gt;4506&lt;/item&gt;&lt;/record-ids&gt;&lt;/item&gt;&lt;/Libraries&gt;"/>
  </w:docVars>
  <w:rsids>
    <w:rsidRoot w:val="001424A7"/>
    <w:rsid w:val="0001245A"/>
    <w:rsid w:val="000574B8"/>
    <w:rsid w:val="000E75D3"/>
    <w:rsid w:val="00104814"/>
    <w:rsid w:val="001424A7"/>
    <w:rsid w:val="0020527C"/>
    <w:rsid w:val="00242744"/>
    <w:rsid w:val="00276689"/>
    <w:rsid w:val="002A0832"/>
    <w:rsid w:val="002D6069"/>
    <w:rsid w:val="00316CC2"/>
    <w:rsid w:val="00346570"/>
    <w:rsid w:val="0035636D"/>
    <w:rsid w:val="003D666D"/>
    <w:rsid w:val="004469AF"/>
    <w:rsid w:val="0046556B"/>
    <w:rsid w:val="004B4494"/>
    <w:rsid w:val="00522CA6"/>
    <w:rsid w:val="005449EC"/>
    <w:rsid w:val="00556156"/>
    <w:rsid w:val="00557255"/>
    <w:rsid w:val="005F7202"/>
    <w:rsid w:val="006040FA"/>
    <w:rsid w:val="00640505"/>
    <w:rsid w:val="0065374E"/>
    <w:rsid w:val="006C7D2F"/>
    <w:rsid w:val="006F0994"/>
    <w:rsid w:val="007268CC"/>
    <w:rsid w:val="00756233"/>
    <w:rsid w:val="007B6FC2"/>
    <w:rsid w:val="007F4AD6"/>
    <w:rsid w:val="008263DD"/>
    <w:rsid w:val="0082744F"/>
    <w:rsid w:val="009600AC"/>
    <w:rsid w:val="009C1F2B"/>
    <w:rsid w:val="009C5FB6"/>
    <w:rsid w:val="00A114A4"/>
    <w:rsid w:val="00A30D79"/>
    <w:rsid w:val="00A81D11"/>
    <w:rsid w:val="00B23E83"/>
    <w:rsid w:val="00B60DBF"/>
    <w:rsid w:val="00C17CAB"/>
    <w:rsid w:val="00C44F9E"/>
    <w:rsid w:val="00C72597"/>
    <w:rsid w:val="00C740AE"/>
    <w:rsid w:val="00C77C77"/>
    <w:rsid w:val="00C851C0"/>
    <w:rsid w:val="00C85ED4"/>
    <w:rsid w:val="00CF0FC2"/>
    <w:rsid w:val="00DF4E9C"/>
    <w:rsid w:val="00E279D6"/>
    <w:rsid w:val="00E576B0"/>
    <w:rsid w:val="00E625C6"/>
    <w:rsid w:val="00EB52B5"/>
    <w:rsid w:val="00ED40ED"/>
    <w:rsid w:val="00EE1710"/>
    <w:rsid w:val="00EE7E27"/>
    <w:rsid w:val="00F84B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87DC2E3"/>
  <w15:chartTrackingRefBased/>
  <w15:docId w15:val="{4E0EEAA5-653D-4BF4-A0E0-BADB62E31C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040F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040FA"/>
    <w:rPr>
      <w:rFonts w:ascii="Segoe UI" w:hAnsi="Segoe UI" w:cs="Segoe UI"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316CC2"/>
    <w:pPr>
      <w:spacing w:after="0" w:line="240" w:lineRule="auto"/>
    </w:pPr>
    <w:rPr>
      <w:rFonts w:ascii="Calibri" w:hAnsi="Calibri" w:cs="Calibri"/>
      <w:noProof/>
      <w:color w:val="000000"/>
    </w:rPr>
  </w:style>
  <w:style w:type="character" w:customStyle="1" w:styleId="EndNoteBibliographyChar">
    <w:name w:val="EndNote Bibliography Char"/>
    <w:basedOn w:val="DefaultParagraphFont"/>
    <w:link w:val="EndNoteBibliography"/>
    <w:rsid w:val="00316CC2"/>
    <w:rPr>
      <w:rFonts w:ascii="Calibri" w:hAnsi="Calibri" w:cs="Calibri"/>
      <w:noProof/>
      <w:color w:val="000000"/>
    </w:rPr>
  </w:style>
  <w:style w:type="character" w:styleId="CommentReference">
    <w:name w:val="annotation reference"/>
    <w:basedOn w:val="DefaultParagraphFont"/>
    <w:uiPriority w:val="99"/>
    <w:semiHidden/>
    <w:unhideWhenUsed/>
    <w:rsid w:val="00316CC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16CC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16CC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16CC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16CC2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EE171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E1710"/>
    <w:rPr>
      <w:rFonts w:ascii="Calibri" w:hAnsi="Calibri" w:cs="Calibri"/>
      <w:noProof/>
    </w:rPr>
  </w:style>
  <w:style w:type="table" w:styleId="TableGrid">
    <w:name w:val="Table Grid"/>
    <w:basedOn w:val="TableNormal"/>
    <w:uiPriority w:val="39"/>
    <w:rsid w:val="002A083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EE7E2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E7E27"/>
  </w:style>
  <w:style w:type="paragraph" w:styleId="Footer">
    <w:name w:val="footer"/>
    <w:basedOn w:val="Normal"/>
    <w:link w:val="FooterChar"/>
    <w:uiPriority w:val="99"/>
    <w:unhideWhenUsed/>
    <w:rsid w:val="00EE7E2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E7E27"/>
  </w:style>
  <w:style w:type="paragraph" w:customStyle="1" w:styleId="TAMainText">
    <w:name w:val="TA_Main_Text"/>
    <w:basedOn w:val="Normal"/>
    <w:link w:val="TAMainTextChar"/>
    <w:rsid w:val="007268CC"/>
    <w:pPr>
      <w:spacing w:after="0" w:line="480" w:lineRule="auto"/>
      <w:ind w:firstLine="202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TAMainTextChar">
    <w:name w:val="TA_Main_Text Char"/>
    <w:basedOn w:val="DefaultParagraphFont"/>
    <w:link w:val="TAMainText"/>
    <w:rsid w:val="007268CC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88036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262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362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098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129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373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625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DB9B2F7-C128-44B5-A462-8BFD081FD03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8</TotalTime>
  <Pages>10</Pages>
  <Words>5015</Words>
  <Characters>28591</Characters>
  <Application>Microsoft Office Word</Application>
  <DocSecurity>0</DocSecurity>
  <Lines>238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35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as Larsen</dc:creator>
  <cp:keywords/>
  <dc:description/>
  <cp:lastModifiedBy>Thomas Larsen</cp:lastModifiedBy>
  <cp:revision>5</cp:revision>
  <cp:lastPrinted>2019-08-09T10:17:00Z</cp:lastPrinted>
  <dcterms:created xsi:type="dcterms:W3CDTF">2020-04-03T08:24:00Z</dcterms:created>
  <dcterms:modified xsi:type="dcterms:W3CDTF">2020-05-24T08:55:00Z</dcterms:modified>
</cp:coreProperties>
</file>